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E6DD53" w14:textId="5778C696" w:rsidR="00045528" w:rsidRPr="00457E11" w:rsidRDefault="00457E11">
      <w:pPr>
        <w:rPr>
          <w:b/>
        </w:rPr>
      </w:pPr>
      <w:r w:rsidRPr="00457E11">
        <w:rPr>
          <w:b/>
        </w:rPr>
        <w:t>Supplementary information</w:t>
      </w:r>
    </w:p>
    <w:p w14:paraId="6D2FA278" w14:textId="77777777" w:rsidR="00457E11" w:rsidRDefault="00457E11"/>
    <w:p w14:paraId="4F673F09" w14:textId="48CCA4DB" w:rsidR="00457E11" w:rsidRDefault="00457E11">
      <w:pPr>
        <w:rPr>
          <w:rFonts w:cs="Arial"/>
          <w:b/>
        </w:rPr>
      </w:pPr>
      <w:r>
        <w:rPr>
          <w:rFonts w:cs="Arial"/>
          <w:b/>
        </w:rPr>
        <w:t xml:space="preserve">Dependence on </w:t>
      </w:r>
      <w:proofErr w:type="spellStart"/>
      <w:r w:rsidRPr="00D5737A">
        <w:rPr>
          <w:rFonts w:cs="Arial"/>
          <w:b/>
          <w:i/>
        </w:rPr>
        <w:t>Myb</w:t>
      </w:r>
      <w:proofErr w:type="spellEnd"/>
      <w:r>
        <w:rPr>
          <w:rFonts w:cs="Arial"/>
          <w:b/>
        </w:rPr>
        <w:t xml:space="preserve"> expression is attenuated in myeloid leukaemia with N-terminal CEBPA mutations</w:t>
      </w:r>
    </w:p>
    <w:p w14:paraId="6DDD49CF" w14:textId="77777777" w:rsidR="00457E11" w:rsidRDefault="00457E11">
      <w:pPr>
        <w:rPr>
          <w:rFonts w:cs="Arial"/>
          <w:b/>
        </w:rPr>
      </w:pPr>
    </w:p>
    <w:p w14:paraId="5D658BC0" w14:textId="1BAF20D7" w:rsidR="00457E11" w:rsidRDefault="00457E11">
      <w:pPr>
        <w:rPr>
          <w:rFonts w:cs="Arial"/>
          <w:b/>
        </w:rPr>
      </w:pPr>
      <w:r>
        <w:rPr>
          <w:rFonts w:cs="Arial"/>
          <w:b/>
        </w:rPr>
        <w:t>Volpe G. et al</w:t>
      </w:r>
    </w:p>
    <w:p w14:paraId="4627ABA7" w14:textId="77777777" w:rsidR="00457E11" w:rsidRDefault="00457E11">
      <w:pPr>
        <w:rPr>
          <w:rFonts w:cs="Arial"/>
          <w:b/>
        </w:rPr>
      </w:pPr>
    </w:p>
    <w:p w14:paraId="7AF1117D" w14:textId="77777777" w:rsidR="00457E11" w:rsidRDefault="00457E11">
      <w:pPr>
        <w:rPr>
          <w:rFonts w:cs="Arial"/>
          <w:b/>
        </w:rPr>
      </w:pPr>
    </w:p>
    <w:p w14:paraId="4C36B98B" w14:textId="77777777" w:rsidR="00457E11" w:rsidRPr="0006188A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>
        <w:rPr>
          <w:b/>
        </w:rPr>
        <w:t>RNA sequencing</w:t>
      </w:r>
    </w:p>
    <w:p w14:paraId="6A78F22B" w14:textId="150DC398" w:rsidR="00457E11" w:rsidRPr="00EA0866" w:rsidRDefault="00457E11" w:rsidP="00457E11">
      <w:pPr>
        <w:spacing w:before="120" w:after="120" w:line="276" w:lineRule="auto"/>
        <w:jc w:val="both"/>
      </w:pPr>
      <w:r w:rsidRPr="0006188A">
        <w:t>Reads were aligned to the</w:t>
      </w:r>
      <w:r>
        <w:t xml:space="preserve"> mm9 genome using </w:t>
      </w:r>
      <w:proofErr w:type="spellStart"/>
      <w:r>
        <w:t>tophat</w:t>
      </w:r>
      <w:proofErr w:type="spellEnd"/>
      <w:r>
        <w:t xml:space="preserve"> 2.0.14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Trapnell&lt;/Author&gt;&lt;Year&gt;2009&lt;/Year&gt;&lt;RecNum&gt;26&lt;/RecNum&gt;&lt;DisplayText&gt;(Trapnell et al., 2009)&lt;/DisplayText&gt;&lt;record&gt;&lt;rec-number&gt;26&lt;/rec-number&gt;&lt;foreign-keys&gt;&lt;key app="EN" db-id="wf0savte4ztpr5eswswprt07xefsxvvxr509" timestamp="1543980889"&gt;26&lt;/key&gt;&lt;/foreign-keys&gt;&lt;ref-type name="Journal Article"&gt;17&lt;/ref-type&gt;&lt;contributors&gt;&lt;authors&gt;&lt;author&gt;Trapnell, C.&lt;/author&gt;&lt;author&gt;Pachter, L.&lt;/author&gt;&lt;author&gt;Salzberg, S. L.&lt;/author&gt;&lt;/authors&gt;&lt;/contributors&gt;&lt;auth-address&gt;Center for Bioinformatics and Computational Biology, University of Maryland, College Park, MD 20742, USA. cole@cs.umd.edu&lt;/auth-address&gt;&lt;titles&gt;&lt;title&gt;TopHat: discovering splice junctions with RNA-Seq&lt;/title&gt;&lt;secondary-title&gt;Bioinformatics&lt;/secondary-title&gt;&lt;/titles&gt;&lt;periodical&gt;&lt;full-title&gt;Bioinformatics&lt;/full-title&gt;&lt;/periodical&gt;&lt;pages&gt;1105-11&lt;/pages&gt;&lt;volume&gt;25&lt;/volume&gt;&lt;number&gt;9&lt;/number&gt;&lt;keywords&gt;&lt;keyword&gt;Algorithms&lt;/keyword&gt;&lt;keyword&gt;Gene Expression Profiling/methods&lt;/keyword&gt;&lt;keyword&gt;Models, Genetic&lt;/keyword&gt;&lt;keyword&gt;RNA Splicing/*genetics&lt;/keyword&gt;&lt;keyword&gt;RNA, Messenger&lt;/keyword&gt;&lt;keyword&gt;Sequence Alignment&lt;/keyword&gt;&lt;keyword&gt;*Sequence Analysis, RNA&lt;/keyword&gt;&lt;keyword&gt;*Software&lt;/keyword&gt;&lt;/keywords&gt;&lt;dates&gt;&lt;year&gt;2009&lt;/year&gt;&lt;pub-dates&gt;&lt;date&gt;May 01&lt;/date&gt;&lt;/pub-dates&gt;&lt;/dates&gt;&lt;isbn&gt;1367-4811 (Electronic)&amp;#xD;1367-4803 (Linking)&lt;/isbn&gt;&lt;accession-num&gt;19289445&lt;/accession-num&gt;&lt;urls&gt;&lt;related-urls&gt;&lt;url&gt;http://www.ncbi.nlm.nih.gov/pubmed/19289445&lt;/url&gt;&lt;/related-urls&gt;&lt;/urls&gt;&lt;custom2&gt;2672628&lt;/custom2&gt;&lt;electronic-resource-num&gt;10.1093/bioinformatics/btp120&lt;/electronic-resource-num&gt;&lt;/record&gt;&lt;/Cite&gt;&lt;/EndNote&gt;</w:instrText>
      </w:r>
      <w:r>
        <w:fldChar w:fldCharType="separate"/>
      </w:r>
      <w:r w:rsidR="00FF2CEC">
        <w:rPr>
          <w:noProof/>
        </w:rPr>
        <w:t>(Trapnell et al., 2009)</w:t>
      </w:r>
      <w:r>
        <w:fldChar w:fldCharType="end"/>
      </w:r>
      <w:r w:rsidRPr="0006188A">
        <w:t xml:space="preserve">, with -G mm9_refFlat.gtf as the transcript annotation parameter and --library-type </w:t>
      </w:r>
      <w:proofErr w:type="spellStart"/>
      <w:r w:rsidRPr="0006188A">
        <w:t>fr-firststrand</w:t>
      </w:r>
      <w:proofErr w:type="spellEnd"/>
      <w:r w:rsidRPr="0006188A">
        <w:t xml:space="preserve"> as the library preparation protocol parameter. </w:t>
      </w:r>
      <w:r>
        <w:t xml:space="preserve"> </w:t>
      </w:r>
      <w:r w:rsidRPr="0006188A">
        <w:t>Biological replicates were aligned independently and technical replicates were subsequently me</w:t>
      </w:r>
      <w:r>
        <w:t xml:space="preserve">rged using </w:t>
      </w:r>
      <w:proofErr w:type="spellStart"/>
      <w:r>
        <w:t>samtools</w:t>
      </w:r>
      <w:proofErr w:type="spellEnd"/>
      <w:r>
        <w:t xml:space="preserve"> merge 1.3.1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Li&lt;/Author&gt;&lt;Year&gt;2009&lt;/Year&gt;&lt;RecNum&gt;27&lt;/RecNum&gt;&lt;DisplayText&gt;(Li et al., 2009)&lt;/DisplayText&gt;&lt;record&gt;&lt;rec-number&gt;27&lt;/rec-number&gt;&lt;foreign-keys&gt;&lt;key app="EN" db-id="wf0savte4ztpr5eswswprt07xefsxvvxr509" timestamp="1543980889"&gt;27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Genome Project Data Processing, Subgroup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/titles&gt;&lt;periodical&gt;&lt;full-title&gt;Bioinformatics&lt;/full-title&gt;&lt;/periodical&gt;&lt;pages&gt;2078-9&lt;/pages&gt;&lt;volume&gt;25&lt;/volume&gt;&lt;number&gt;16&lt;/number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isbn&gt;1367-4811 (Electronic)&amp;#xD;1367-4803 (Linking)&lt;/isbn&gt;&lt;accession-num&gt;19505943&lt;/accession-num&gt;&lt;urls&gt;&lt;related-urls&gt;&lt;url&gt;https://www.ncbi.nlm.nih.gov/pubmed/19505943&lt;/url&gt;&lt;/related-urls&gt;&lt;/urls&gt;&lt;custom2&gt;PMC2723002&lt;/custom2&gt;&lt;electronic-resource-num&gt;10.1093/bioinformatics/btp352&lt;/electronic-resource-num&gt;&lt;/record&gt;&lt;/Cite&gt;&lt;/EndNote&gt;</w:instrText>
      </w:r>
      <w:r>
        <w:fldChar w:fldCharType="separate"/>
      </w:r>
      <w:r w:rsidR="00FF2CEC">
        <w:rPr>
          <w:noProof/>
        </w:rPr>
        <w:t>(Li et al., 2009)</w:t>
      </w:r>
      <w:r>
        <w:fldChar w:fldCharType="end"/>
      </w:r>
      <w:r w:rsidRPr="0006188A">
        <w:t xml:space="preserve">. </w:t>
      </w:r>
      <w:r>
        <w:t xml:space="preserve"> </w:t>
      </w:r>
      <w:r w:rsidRPr="0006188A">
        <w:t xml:space="preserve">For read coverages only, biological replicates were merged using </w:t>
      </w:r>
      <w:proofErr w:type="spellStart"/>
      <w:r w:rsidRPr="0006188A">
        <w:t>samtools</w:t>
      </w:r>
      <w:proofErr w:type="spellEnd"/>
      <w:r w:rsidRPr="0006188A">
        <w:t xml:space="preserve"> merge and resulting bam files using were used as inpu</w:t>
      </w:r>
      <w:r>
        <w:t xml:space="preserve">t for </w:t>
      </w:r>
      <w:proofErr w:type="spellStart"/>
      <w:r>
        <w:t>bedtools</w:t>
      </w:r>
      <w:proofErr w:type="spellEnd"/>
      <w:r>
        <w:t xml:space="preserve"> </w:t>
      </w:r>
      <w:proofErr w:type="spellStart"/>
      <w:r>
        <w:t>genomecov</w:t>
      </w:r>
      <w:proofErr w:type="spellEnd"/>
      <w:r>
        <w:t xml:space="preserve"> 2.19.0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Quinlan&lt;/Author&gt;&lt;Year&gt;2010&lt;/Year&gt;&lt;RecNum&gt;28&lt;/RecNum&gt;&lt;DisplayText&gt;(Quinlan and Hall, 2010)&lt;/DisplayText&gt;&lt;record&gt;&lt;rec-number&gt;28&lt;/rec-number&gt;&lt;foreign-keys&gt;&lt;key app="EN" db-id="wf0savte4ztpr5eswswprt07xefsxvvxr509" timestamp="1543980889"&gt;28&lt;/key&gt;&lt;/foreign-keys&gt;&lt;ref-type name="Journal Article"&gt;17&lt;/ref-type&gt;&lt;contributors&gt;&lt;authors&gt;&lt;author&gt;Quinlan, A. R.&lt;/author&gt;&lt;author&gt;Hall, I. M.&lt;/author&gt;&lt;/authors&gt;&lt;/contributors&gt;&lt;auth-address&gt;Department of Biochemistry and Molecular Genetics, University of Virginia School of Medicine, Charlottesville, VA 22908, USA. aaronquinlan@gmail.com&lt;/auth-address&gt;&lt;titles&gt;&lt;title&gt;BEDTools: a flexible suite of utilities for comparing genomic features&lt;/title&gt;&lt;secondary-title&gt;Bioinformatics&lt;/secondary-title&gt;&lt;/titles&gt;&lt;periodical&gt;&lt;full-title&gt;Bioinformatics&lt;/full-title&gt;&lt;/periodical&gt;&lt;pages&gt;841-2&lt;/pages&gt;&lt;volume&gt;26&lt;/volume&gt;&lt;number&gt;6&lt;/number&gt;&lt;keywords&gt;&lt;keyword&gt;Genome&lt;/keyword&gt;&lt;keyword&gt;Genomics/*methods&lt;/keyword&gt;&lt;keyword&gt;Internet&lt;/keyword&gt;&lt;keyword&gt;*Software&lt;/keyword&gt;&lt;/keywords&gt;&lt;dates&gt;&lt;year&gt;2010&lt;/year&gt;&lt;pub-dates&gt;&lt;date&gt;Mar 15&lt;/date&gt;&lt;/pub-dates&gt;&lt;/dates&gt;&lt;isbn&gt;1367-4811 (Electronic)&amp;#xD;1367-4803 (Linking)&lt;/isbn&gt;&lt;accession-num&gt;20110278&lt;/accession-num&gt;&lt;urls&gt;&lt;related-urls&gt;&lt;url&gt;https://www.ncbi.nlm.nih.gov/pubmed/20110278&lt;/url&gt;&lt;/related-urls&gt;&lt;/urls&gt;&lt;custom2&gt;PMC2832824&lt;/custom2&gt;&lt;electronic-resource-num&gt;10.1093/bioinformatics/btq033&lt;/electronic-resource-num&gt;&lt;/record&gt;&lt;/Cite&gt;&lt;/EndNote&gt;</w:instrText>
      </w:r>
      <w:r>
        <w:fldChar w:fldCharType="separate"/>
      </w:r>
      <w:r w:rsidR="00FF2CEC">
        <w:rPr>
          <w:noProof/>
        </w:rPr>
        <w:t>(Quinlan and Hall, 2010)</w:t>
      </w:r>
      <w:r>
        <w:fldChar w:fldCharType="end"/>
      </w:r>
      <w:r w:rsidRPr="0006188A">
        <w:t xml:space="preserve"> with -</w:t>
      </w:r>
      <w:proofErr w:type="spellStart"/>
      <w:r w:rsidRPr="0006188A">
        <w:t>ibam</w:t>
      </w:r>
      <w:proofErr w:type="spellEnd"/>
      <w:r w:rsidRPr="0006188A">
        <w:t xml:space="preserve"> -</w:t>
      </w:r>
      <w:proofErr w:type="spellStart"/>
      <w:r w:rsidRPr="0006188A">
        <w:t>bg</w:t>
      </w:r>
      <w:proofErr w:type="spellEnd"/>
      <w:r w:rsidRPr="0006188A">
        <w:t xml:space="preserve"> -split -</w:t>
      </w:r>
      <w:proofErr w:type="spellStart"/>
      <w:r w:rsidRPr="0006188A">
        <w:t>trackline</w:t>
      </w:r>
      <w:proofErr w:type="spellEnd"/>
      <w:r w:rsidRPr="0006188A">
        <w:t xml:space="preserve"> -</w:t>
      </w:r>
      <w:proofErr w:type="spellStart"/>
      <w:r w:rsidRPr="0006188A">
        <w:t>trackopts</w:t>
      </w:r>
      <w:proofErr w:type="spellEnd"/>
      <w:r w:rsidRPr="0006188A">
        <w:t xml:space="preserve"> as parameters, to obtain concise graphical output. </w:t>
      </w:r>
      <w:r>
        <w:t xml:space="preserve"> </w:t>
      </w:r>
      <w:r w:rsidRPr="0006188A">
        <w:t>Differential gene expression analysis was</w:t>
      </w:r>
      <w:r>
        <w:t xml:space="preserve"> performed using </w:t>
      </w:r>
      <w:proofErr w:type="spellStart"/>
      <w:r>
        <w:t>cuffdiff</w:t>
      </w:r>
      <w:proofErr w:type="spellEnd"/>
      <w:r>
        <w:t xml:space="preserve"> 2.2.1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Trapnell&lt;/Author&gt;&lt;Year&gt;2012&lt;/Year&gt;&lt;RecNum&gt;29&lt;/RecNum&gt;&lt;DisplayText&gt;(Trapnell et al., 2012)&lt;/DisplayText&gt;&lt;record&gt;&lt;rec-number&gt;29&lt;/rec-number&gt;&lt;foreign-keys&gt;&lt;key app="EN" db-id="wf0savte4ztpr5eswswprt07xefsxvvxr509" timestamp="1543980889"&gt;29&lt;/key&gt;&lt;/foreign-keys&gt;&lt;ref-type name="Journal Article"&gt;17&lt;/ref-type&gt;&lt;contributors&gt;&lt;authors&gt;&lt;author&gt;Trapnell, C.&lt;/author&gt;&lt;author&gt;Roberts, A.&lt;/author&gt;&lt;author&gt;Goff, L.&lt;/author&gt;&lt;author&gt;Pertea, G.&lt;/author&gt;&lt;author&gt;Kim, D.&lt;/author&gt;&lt;author&gt;Kelley, D. R.&lt;/author&gt;&lt;author&gt;Pimentel, H.&lt;/author&gt;&lt;author&gt;Salzberg, S. L.&lt;/author&gt;&lt;author&gt;Rinn, J. L.&lt;/author&gt;&lt;author&gt;Pachter, L.&lt;/author&gt;&lt;/authors&gt;&lt;/contributors&gt;&lt;auth-address&gt;Broad Institute of MIT and Harvard, Cambridge, Massachusetts, USA. cole@broadinstitute.org&lt;/auth-address&gt;&lt;titles&gt;&lt;title&gt;Differential gene and transcript expression analysis of RNA-seq experiments with TopHat and Cufflinks&lt;/title&gt;&lt;secondary-title&gt;Nat Protoc&lt;/secondary-title&gt;&lt;/titles&gt;&lt;periodical&gt;&lt;full-title&gt;Nat Protoc&lt;/full-title&gt;&lt;/periodical&gt;&lt;pages&gt;562-78&lt;/pages&gt;&lt;volume&gt;7&lt;/volume&gt;&lt;number&gt;3&lt;/number&gt;&lt;keywords&gt;&lt;keyword&gt;DNA, Complementary/*genetics&lt;/keyword&gt;&lt;keyword&gt;Gene Expression Profiling/*methods&lt;/keyword&gt;&lt;keyword&gt;Genetic Association Studies/*methods&lt;/keyword&gt;&lt;keyword&gt;Genomics/*methods&lt;/keyword&gt;&lt;keyword&gt;Sequence Analysis, DNA/*methods&lt;/keyword&gt;&lt;keyword&gt;*Software&lt;/keyword&gt;&lt;/keywords&gt;&lt;dates&gt;&lt;year&gt;2012&lt;/year&gt;&lt;pub-dates&gt;&lt;date&gt;Mar 1&lt;/date&gt;&lt;/pub-dates&gt;&lt;/dates&gt;&lt;isbn&gt;1750-2799 (Electronic)&amp;#xD;1750-2799 (Linking)&lt;/isbn&gt;&lt;accession-num&gt;22383036&lt;/accession-num&gt;&lt;urls&gt;&lt;related-urls&gt;&lt;url&gt;https://www.ncbi.nlm.nih.gov/pubmed/22383036&lt;/url&gt;&lt;/related-urls&gt;&lt;/urls&gt;&lt;custom2&gt;PMC3334321&lt;/custom2&gt;&lt;electronic-resource-num&gt;10.1038/nprot.2012.016&lt;/electronic-resource-num&gt;&lt;/record&gt;&lt;/Cite&gt;&lt;/EndNote&gt;</w:instrText>
      </w:r>
      <w:r>
        <w:fldChar w:fldCharType="separate"/>
      </w:r>
      <w:r w:rsidR="00FF2CEC">
        <w:rPr>
          <w:noProof/>
        </w:rPr>
        <w:t>(Trapnell et al., 2012)</w:t>
      </w:r>
      <w:r>
        <w:fldChar w:fldCharType="end"/>
      </w:r>
      <w:r w:rsidRPr="0006188A">
        <w:t xml:space="preserve"> using mm9_refFlat.gtf as the supplied transcript annotation and --library-type </w:t>
      </w:r>
      <w:proofErr w:type="spellStart"/>
      <w:r w:rsidRPr="0006188A">
        <w:t>fr-firststrand</w:t>
      </w:r>
      <w:proofErr w:type="spellEnd"/>
      <w:r w:rsidRPr="0006188A">
        <w:t xml:space="preserve"> as the library preparation protocol parameter but otherwise default parameters</w:t>
      </w:r>
      <w:r w:rsidRPr="0006188A">
        <w:rPr>
          <w:b/>
        </w:rPr>
        <w:t xml:space="preserve">, </w:t>
      </w:r>
      <w:r w:rsidRPr="0006188A">
        <w:t>and a coma-separated list of bam files reflecting individual replicates for each condition as input.</w:t>
      </w:r>
      <w:r>
        <w:t xml:space="preserve"> </w:t>
      </w:r>
      <w:r w:rsidRPr="0006188A">
        <w:t xml:space="preserve"> Differentially expressed genes were filtered based on the significant flag output by </w:t>
      </w:r>
      <w:proofErr w:type="spellStart"/>
      <w:r w:rsidRPr="0006188A">
        <w:t>cuffdiff</w:t>
      </w:r>
      <w:proofErr w:type="spellEnd"/>
      <w:r w:rsidRPr="0006188A">
        <w:t xml:space="preserve"> (i.e. based on FDR q-value &lt;0.05). </w:t>
      </w:r>
      <w:r>
        <w:t xml:space="preserve"> Venn diagram</w:t>
      </w:r>
      <w:r w:rsidRPr="0006188A">
        <w:t xml:space="preserve"> overla</w:t>
      </w:r>
      <w:r>
        <w:t xml:space="preserve">ps were performed using </w:t>
      </w:r>
      <w:proofErr w:type="spellStart"/>
      <w:r>
        <w:t>BioVenn</w:t>
      </w:r>
      <w:proofErr w:type="spellEnd"/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Hulsen&lt;/Author&gt;&lt;Year&gt;2008&lt;/Year&gt;&lt;RecNum&gt;30&lt;/RecNum&gt;&lt;DisplayText&gt;(Hulsen et al., 2008)&lt;/DisplayText&gt;&lt;record&gt;&lt;rec-number&gt;30&lt;/rec-number&gt;&lt;foreign-keys&gt;&lt;key app="EN" db-id="wf0savte4ztpr5eswswprt07xefsxvvxr509" timestamp="1543980889"&gt;30&lt;/key&gt;&lt;/foreign-keys&gt;&lt;ref-type name="Journal Article"&gt;17&lt;/ref-type&gt;&lt;contributors&gt;&lt;authors&gt;&lt;author&gt;Hulsen, T.&lt;/author&gt;&lt;author&gt;de Vlieg, J.&lt;/author&gt;&lt;author&gt;Alkema, W.&lt;/author&gt;&lt;/authors&gt;&lt;/contributors&gt;&lt;auth-address&gt;Computational Drug Discovery, CMBI, NCMLS, Radboud University Nijmegen Medical Centre, PO Box 9101, 6500 HB Nijmegen, The Netherlands. T.Hulsen@cmbi.ru.nl&lt;/auth-address&gt;&lt;titles&gt;&lt;title&gt;BioVenn - a web application for the comparison and visualization of biological lists using area-proportional Venn diagrams&lt;/title&gt;&lt;secondary-title&gt;BMC Genomics&lt;/secondary-title&gt;&lt;/titles&gt;&lt;periodical&gt;&lt;full-title&gt;BMC Genomics&lt;/full-title&gt;&lt;/periodical&gt;&lt;pages&gt;488&lt;/pages&gt;&lt;volume&gt;9&lt;/volume&gt;&lt;keywords&gt;&lt;keyword&gt;Animals&lt;/keyword&gt;&lt;keyword&gt;*Computational Biology&lt;/keyword&gt;&lt;keyword&gt;Humans&lt;/keyword&gt;&lt;keyword&gt;Internet&lt;/keyword&gt;&lt;keyword&gt;*Software&lt;/keyword&gt;&lt;/keywords&gt;&lt;dates&gt;&lt;year&gt;2008&lt;/year&gt;&lt;pub-dates&gt;&lt;date&gt;Oct 16&lt;/date&gt;&lt;/pub-dates&gt;&lt;/dates&gt;&lt;isbn&gt;1471-2164 (Electronic)&amp;#xD;1471-2164 (Linking)&lt;/isbn&gt;&lt;accession-num&gt;18925949&lt;/accession-num&gt;&lt;urls&gt;&lt;related-urls&gt;&lt;url&gt;https://www.ncbi.nlm.nih.gov/pubmed/18925949&lt;/url&gt;&lt;/related-urls&gt;&lt;/urls&gt;&lt;custom2&gt;PMC2584113&lt;/custom2&gt;&lt;electronic-resource-num&gt;10.1186/1471-2164-9-488&lt;/electronic-resource-num&gt;&lt;/record&gt;&lt;/Cite&gt;&lt;/EndNote&gt;</w:instrText>
      </w:r>
      <w:r>
        <w:fldChar w:fldCharType="separate"/>
      </w:r>
      <w:r w:rsidR="00FF2CEC">
        <w:rPr>
          <w:noProof/>
        </w:rPr>
        <w:t>(Hulsen et al., 2008)</w:t>
      </w:r>
      <w:r>
        <w:fldChar w:fldCharType="end"/>
      </w:r>
      <w:r w:rsidRPr="0006188A">
        <w:t xml:space="preserve">. </w:t>
      </w:r>
      <w:r>
        <w:t xml:space="preserve"> </w:t>
      </w:r>
      <w:r w:rsidRPr="0006188A">
        <w:t xml:space="preserve">Generation of fragments per kilobase of transcript per million mapped reads (FPKM) counts for all experiments and normalisation was performed using </w:t>
      </w:r>
      <w:proofErr w:type="spellStart"/>
      <w:r w:rsidRPr="0006188A">
        <w:t>cuffnorm</w:t>
      </w:r>
      <w:proofErr w:type="spellEnd"/>
      <w:r w:rsidRPr="0006188A">
        <w:t xml:space="preserve"> 2.2.1 on the mm9_refFlat.gtf transcript annotation, using --library-type </w:t>
      </w:r>
      <w:proofErr w:type="spellStart"/>
      <w:r w:rsidRPr="0006188A">
        <w:t>fr-firststrand</w:t>
      </w:r>
      <w:proofErr w:type="spellEnd"/>
      <w:r w:rsidRPr="0006188A">
        <w:t xml:space="preserve"> as the library preparation protocol parameter, with otherwise default parameters.</w:t>
      </w:r>
      <w:r>
        <w:t xml:space="preserve">  Steady-state S</w:t>
      </w:r>
      <w:r w:rsidRPr="0006188A">
        <w:t xml:space="preserve">pearman correlation clustering was performed in R using method=”spearman” as a parameter, with pdf output generated with the heatmap.2 function of the </w:t>
      </w:r>
      <w:r>
        <w:t xml:space="preserve">R </w:t>
      </w:r>
      <w:proofErr w:type="spellStart"/>
      <w:r w:rsidRPr="0006188A">
        <w:t>gplots</w:t>
      </w:r>
      <w:proofErr w:type="spellEnd"/>
      <w:r w:rsidRPr="0006188A">
        <w:t xml:space="preserve"> package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RDevelopment CORE TEAM&lt;/Author&gt;&lt;Year&gt;2008&lt;/Year&gt;&lt;RecNum&gt;31&lt;/RecNum&gt;&lt;DisplayText&gt;(RDevelopment CORE TEAM, 2008; Warnes, 2006)&lt;/DisplayText&gt;&lt;record&gt;&lt;rec-number&gt;31&lt;/rec-number&gt;&lt;foreign-keys&gt;&lt;key app="EN" db-id="wf0savte4ztpr5eswswprt07xefsxvvxr509" timestamp="1543980889"&gt;31&lt;/key&gt;&lt;/foreign-keys&gt;&lt;ref-type name="Generic"&gt;13&lt;/ref-type&gt;&lt;contributors&gt;&lt;authors&gt;&lt;author&gt;RDevelopment CORE TEAM, R&lt;/author&gt;&lt;/authors&gt;&lt;/contributors&gt;&lt;titles&gt;&lt;title&gt;R: A language and environment for statistical computing&lt;/title&gt;&lt;/titles&gt;&lt;dates&gt;&lt;year&gt;2008&lt;/year&gt;&lt;/dates&gt;&lt;publisher&gt;R foundation for statistical computing Vienna, Austria&lt;/publisher&gt;&lt;urls&gt;&lt;/urls&gt;&lt;/record&gt;&lt;/Cite&gt;&lt;Cite&gt;&lt;Author&gt;Warnes&lt;/Author&gt;&lt;Year&gt;2006&lt;/Year&gt;&lt;RecNum&gt;32&lt;/RecNum&gt;&lt;record&gt;&lt;rec-number&gt;32&lt;/rec-number&gt;&lt;foreign-keys&gt;&lt;key app="EN" db-id="wf0savte4ztpr5eswswprt07xefsxvvxr509" timestamp="1543980889"&gt;32&lt;/key&gt;&lt;/foreign-keys&gt;&lt;ref-type name="Journal Article"&gt;17&lt;/ref-type&gt;&lt;contributors&gt;&lt;authors&gt;&lt;author&gt;Warnes, GR&lt;/author&gt;&lt;/authors&gt;&lt;/contributors&gt;&lt;titles&gt;&lt;title&gt;gplots: Various R programming tools for plotting data. Included R source code and/or documentation contributed by Ben Bolker and Thomas Lumley&lt;/title&gt;&lt;secondary-title&gt;R package version 2.3&lt;/secondary-title&gt;&lt;/titles&gt;&lt;periodical&gt;&lt;full-title&gt;R package version 2.3&lt;/full-title&gt;&lt;/periodical&gt;&lt;dates&gt;&lt;year&gt;2006&lt;/year&gt;&lt;/dates&gt;&lt;urls&gt;&lt;/urls&gt;&lt;/record&gt;&lt;/Cite&gt;&lt;/EndNote&gt;</w:instrText>
      </w:r>
      <w:r>
        <w:fldChar w:fldCharType="separate"/>
      </w:r>
      <w:r w:rsidR="00FF2CEC">
        <w:rPr>
          <w:noProof/>
        </w:rPr>
        <w:t>(RDevelopment CORE TEAM, 2008; Warnes, 2006)</w:t>
      </w:r>
      <w:r>
        <w:fldChar w:fldCharType="end"/>
      </w:r>
      <w:r w:rsidRPr="0006188A">
        <w:t xml:space="preserve">. </w:t>
      </w:r>
      <w:r>
        <w:t xml:space="preserve"> </w:t>
      </w:r>
      <w:r w:rsidRPr="0006188A">
        <w:t>To avoid log</w:t>
      </w:r>
      <w:r w:rsidRPr="0006188A">
        <w:rPr>
          <w:vertAlign w:val="subscript"/>
        </w:rPr>
        <w:t>2</w:t>
      </w:r>
      <w:r w:rsidRPr="0006188A">
        <w:t xml:space="preserve"> transform of 0 values for transcripts showing no expression, log2 FPKMs were treated as log</w:t>
      </w:r>
      <w:r w:rsidRPr="0006188A">
        <w:rPr>
          <w:vertAlign w:val="subscript"/>
        </w:rPr>
        <w:t>2</w:t>
      </w:r>
      <w:r w:rsidRPr="0006188A">
        <w:t>(FPKM+1).</w:t>
      </w:r>
      <w:r>
        <w:t xml:space="preserve"> </w:t>
      </w:r>
      <w:r w:rsidRPr="0006188A">
        <w:t xml:space="preserve"> Hierarchical clustering of log</w:t>
      </w:r>
      <w:r w:rsidRPr="0006188A">
        <w:rPr>
          <w:vertAlign w:val="subscript"/>
        </w:rPr>
        <w:t>2</w:t>
      </w:r>
      <w:r w:rsidRPr="0006188A">
        <w:t xml:space="preserve"> fold changes was performed</w:t>
      </w:r>
      <w:r>
        <w:t xml:space="preserve"> using cluster 3.0</w:t>
      </w:r>
      <w:r>
        <w:fldChar w:fldCharType="begin"/>
      </w:r>
      <w:r w:rsidR="00FF2CEC">
        <w:instrText xml:space="preserve"> ADDIN EN.CITE &lt;EndNote&gt;&lt;Cite&gt;&lt;Author&gt;de Hoon&lt;/Author&gt;&lt;Year&gt;2004&lt;/Year&gt;&lt;RecNum&gt;33&lt;/RecNum&gt;&lt;DisplayText&gt;(de Hoon et al., 2004)&lt;/DisplayText&gt;&lt;record&gt;&lt;rec-number&gt;33&lt;/rec-number&gt;&lt;foreign-keys&gt;&lt;key app="EN" db-id="wf0savte4ztpr5eswswprt07xefsxvvxr509" timestamp="1543980889"&gt;33&lt;/key&gt;&lt;/foreign-keys&gt;&lt;ref-type name="Journal Article"&gt;17&lt;/ref-type&gt;&lt;contributors&gt;&lt;authors&gt;&lt;author&gt;de Hoon, M. J.&lt;/author&gt;&lt;author&gt;Imoto, S.&lt;/author&gt;&lt;author&gt;Nolan, J.&lt;/author&gt;&lt;author&gt;Miyano, S.&lt;/author&gt;&lt;/authors&gt;&lt;/contributors&gt;&lt;auth-address&gt;Human Genome Center, Institute of Medical Science, University of Tokyo, 4-6-1 Shirokanedai, Minato-ku, Tokyo, 108-8639 Japan. mdehoon@ims.u-tokyo.ac.jp&lt;/auth-address&gt;&lt;titles&gt;&lt;title&gt;Open source clustering software&lt;/title&gt;&lt;secondary-title&gt;Bioinformatics&lt;/secondary-title&gt;&lt;/titles&gt;&lt;periodical&gt;&lt;full-title&gt;Bioinformatics&lt;/full-title&gt;&lt;/periodical&gt;&lt;pages&gt;1453-4&lt;/pages&gt;&lt;volume&gt;20&lt;/volume&gt;&lt;number&gt;9&lt;/number&gt;&lt;keywords&gt;&lt;keyword&gt;*Algorithms&lt;/keyword&gt;&lt;keyword&gt;*Cluster Analysis&lt;/keyword&gt;&lt;keyword&gt;Gene Expression Profiling/*methods&lt;/keyword&gt;&lt;keyword&gt;Pattern Recognition, Automated/methods&lt;/keyword&gt;&lt;keyword&gt;*Programming Languages&lt;/keyword&gt;&lt;keyword&gt;Sequence Alignment/*methods&lt;/keyword&gt;&lt;keyword&gt;Sequence Analysis, DNA/*methods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871861&lt;/accession-num&gt;&lt;urls&gt;&lt;related-urls&gt;&lt;url&gt;https://www.ncbi.nlm.nih.gov/pubmed/14871861&lt;/url&gt;&lt;/related-urls&gt;&lt;/urls&gt;&lt;electronic-resource-num&gt;10.1093/bioinformatics/bth078&lt;/electronic-resource-num&gt;&lt;/record&gt;&lt;/Cite&gt;&lt;/EndNote&gt;</w:instrText>
      </w:r>
      <w:r>
        <w:fldChar w:fldCharType="separate"/>
      </w:r>
      <w:r w:rsidR="00FF2CEC">
        <w:rPr>
          <w:noProof/>
        </w:rPr>
        <w:t>(de Hoon et al., 2004)</w:t>
      </w:r>
      <w:r>
        <w:fldChar w:fldCharType="end"/>
      </w:r>
      <w:r>
        <w:t xml:space="preserve"> using -e 5 -g 5 (S</w:t>
      </w:r>
      <w:r w:rsidRPr="0006188A">
        <w:t xml:space="preserve">pearman correlation as the distance metric for gene and array clustering) and -m </w:t>
      </w:r>
      <w:proofErr w:type="spellStart"/>
      <w:r w:rsidRPr="0006188A">
        <w:t>m</w:t>
      </w:r>
      <w:proofErr w:type="spellEnd"/>
      <w:r w:rsidRPr="0006188A">
        <w:t xml:space="preserve"> (complete linkage) as parameters, following log</w:t>
      </w:r>
      <w:r w:rsidRPr="0006188A">
        <w:rPr>
          <w:vertAlign w:val="subscript"/>
        </w:rPr>
        <w:t>2</w:t>
      </w:r>
      <w:r w:rsidRPr="0006188A">
        <w:t xml:space="preserve"> transform and subtraction. </w:t>
      </w:r>
      <w:r>
        <w:t xml:space="preserve"> </w:t>
      </w:r>
      <w:r w:rsidRPr="0006188A">
        <w:t>Heatmap images w</w:t>
      </w:r>
      <w:r>
        <w:t xml:space="preserve">ere generated via Java </w:t>
      </w:r>
      <w:proofErr w:type="spellStart"/>
      <w:r>
        <w:t>TreeView</w:t>
      </w:r>
      <w:proofErr w:type="spellEnd"/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Saldanha&lt;/Author&gt;&lt;Year&gt;2004&lt;/Year&gt;&lt;RecNum&gt;34&lt;/RecNum&gt;&lt;DisplayText&gt;(Saldanha, 2004)&lt;/DisplayText&gt;&lt;record&gt;&lt;rec-number&gt;34&lt;/rec-number&gt;&lt;foreign-keys&gt;&lt;key app="EN" db-id="wf0savte4ztpr5eswswprt07xefsxvvxr509" timestamp="1543980889"&gt;34&lt;/key&gt;&lt;/foreign-keys&gt;&lt;ref-type name="Journal Article"&gt;17&lt;/ref-type&gt;&lt;contributors&gt;&lt;authors&gt;&lt;author&gt;Saldanha, A. J.&lt;/author&gt;&lt;/authors&gt;&lt;/contributors&gt;&lt;auth-address&gt;Department of Genetics, Stanford University School of Medicine, Stanford, CA 94305, USA. alokito@users.sourceforge.net&lt;/auth-address&gt;&lt;titles&gt;&lt;title&gt;Java Treeview--extensible visualization of microarray data&lt;/title&gt;&lt;secondary-title&gt;Bioinformatics&lt;/secondary-title&gt;&lt;/titles&gt;&lt;periodical&gt;&lt;full-title&gt;Bioinformatics&lt;/full-title&gt;&lt;/periodical&gt;&lt;pages&gt;3246-8&lt;/pages&gt;&lt;volume&gt;20&lt;/volume&gt;&lt;number&gt;17&lt;/number&gt;&lt;keywords&gt;&lt;keyword&gt;Color&lt;/keyword&gt;&lt;keyword&gt;*Computer Graphics&lt;/keyword&gt;&lt;keyword&gt;*Databases, Bibliographic&lt;/keyword&gt;&lt;keyword&gt;Gene Expression Profiling/*methods&lt;/keyword&gt;&lt;keyword&gt;Information Storage and Retrieval/*methods&lt;/keyword&gt;&lt;keyword&gt;Internet&lt;/keyword&gt;&lt;keyword&gt;Oligonucleotide Array Sequence Analysis/*methods&lt;/keyword&gt;&lt;keyword&gt;Programming Languages&lt;/keyword&gt;&lt;keyword&gt;Sequence Analysis, DNA/methods&lt;/keyword&gt;&lt;keyword&gt;*Software&lt;/keyword&gt;&lt;keyword&gt;*User-Computer Interface&lt;/keyword&gt;&lt;/keywords&gt;&lt;dates&gt;&lt;year&gt;2004&lt;/year&gt;&lt;pub-dates&gt;&lt;date&gt;Nov 22&lt;/date&gt;&lt;/pub-dates&gt;&lt;/dates&gt;&lt;isbn&gt;1367-4803 (Print)&amp;#xD;1367-4803 (Linking)&lt;/isbn&gt;&lt;accession-num&gt;15180930&lt;/accession-num&gt;&lt;urls&gt;&lt;related-urls&gt;&lt;url&gt;https://www.ncbi.nlm.nih.gov/pubmed/15180930&lt;/url&gt;&lt;/related-urls&gt;&lt;/urls&gt;&lt;electronic-resource-num&gt;10.1093/bioinformatics/bth349&lt;/electronic-resource-num&gt;&lt;/record&gt;&lt;/Cite&gt;&lt;/EndNote&gt;</w:instrText>
      </w:r>
      <w:r>
        <w:fldChar w:fldCharType="separate"/>
      </w:r>
      <w:r w:rsidR="00FF2CEC">
        <w:rPr>
          <w:noProof/>
        </w:rPr>
        <w:t>(Saldanha, 2004)</w:t>
      </w:r>
      <w:r>
        <w:fldChar w:fldCharType="end"/>
      </w:r>
      <w:r w:rsidRPr="0006188A">
        <w:t>.</w:t>
      </w:r>
    </w:p>
    <w:p w14:paraId="3CEF524F" w14:textId="77777777" w:rsidR="00457E11" w:rsidRPr="0006188A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proofErr w:type="spellStart"/>
      <w:r w:rsidRPr="0006188A">
        <w:rPr>
          <w:b/>
        </w:rPr>
        <w:t>ChIP-Seq</w:t>
      </w:r>
      <w:proofErr w:type="spellEnd"/>
      <w:r w:rsidRPr="0006188A">
        <w:rPr>
          <w:b/>
        </w:rPr>
        <w:t xml:space="preserve"> data</w:t>
      </w:r>
      <w:r>
        <w:rPr>
          <w:b/>
        </w:rPr>
        <w:t xml:space="preserve"> </w:t>
      </w:r>
      <w:r w:rsidRPr="0006188A">
        <w:rPr>
          <w:b/>
        </w:rPr>
        <w:t>processing</w:t>
      </w:r>
      <w:r>
        <w:rPr>
          <w:b/>
        </w:rPr>
        <w:t xml:space="preserve"> and analysis</w:t>
      </w:r>
    </w:p>
    <w:p w14:paraId="44356FC0" w14:textId="7FECE9BB" w:rsidR="00457E11" w:rsidRDefault="00457E11" w:rsidP="00457E11">
      <w:pPr>
        <w:spacing w:before="120" w:after="120" w:line="276" w:lineRule="auto"/>
        <w:jc w:val="both"/>
      </w:pPr>
      <w:r>
        <w:t>Reads were aligned to the mm9 genome using</w:t>
      </w:r>
      <w:r w:rsidRPr="0006188A">
        <w:t xml:space="preserve"> bowtie </w:t>
      </w:r>
      <w:r>
        <w:t>0.2.12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Langmead&lt;/Author&gt;&lt;Year&gt;2009&lt;/Year&gt;&lt;RecNum&gt;35&lt;/RecNum&gt;&lt;DisplayText&gt;(Langmead et al., 2009)&lt;/DisplayText&gt;&lt;record&gt;&lt;rec-number&gt;35&lt;/rec-number&gt;&lt;foreign-keys&gt;&lt;key app="EN" db-id="wf0savte4ztpr5eswswprt07xefsxvvxr509" timestamp="1543980890"&gt;35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/periodical&gt;&lt;pages&gt;R25&lt;/pages&gt;&lt;volume&gt;10&lt;/volume&gt;&lt;number&gt;3&lt;/number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s://www.ncbi.nlm.nih.gov/pubmed/19261174&lt;/url&gt;&lt;/related-urls&gt;&lt;/urls&gt;&lt;custom2&gt;PMC2690996&lt;/custom2&gt;&lt;electronic-resource-num&gt;10.1186/gb-2009-10-3-r25&lt;/electronic-resource-num&gt;&lt;/record&gt;&lt;/Cite&gt;&lt;/EndNote&gt;</w:instrText>
      </w:r>
      <w:r>
        <w:fldChar w:fldCharType="separate"/>
      </w:r>
      <w:r w:rsidR="00FF2CEC">
        <w:rPr>
          <w:noProof/>
        </w:rPr>
        <w:t>(Langmead et al., 2009)</w:t>
      </w:r>
      <w:r>
        <w:fldChar w:fldCharType="end"/>
      </w:r>
      <w:r w:rsidRPr="0006188A">
        <w:t xml:space="preserve">, using </w:t>
      </w:r>
      <w:r w:rsidRPr="00A80702">
        <w:t>-v 2 --best --strata --</w:t>
      </w:r>
      <w:proofErr w:type="spellStart"/>
      <w:r w:rsidRPr="00A80702">
        <w:t>tryhard</w:t>
      </w:r>
      <w:proofErr w:type="spellEnd"/>
      <w:r w:rsidRPr="00A80702">
        <w:t xml:space="preserve"> -m 1</w:t>
      </w:r>
      <w:r>
        <w:t xml:space="preserve"> </w:t>
      </w:r>
      <w:r w:rsidRPr="0006188A">
        <w:t>as parameter</w:t>
      </w:r>
      <w:r>
        <w:t>s</w:t>
      </w:r>
      <w:r w:rsidRPr="0006188A">
        <w:t>.</w:t>
      </w:r>
      <w:r>
        <w:t xml:space="preserve"> </w:t>
      </w:r>
      <w:r w:rsidRPr="0006188A">
        <w:t xml:space="preserve"> Peak detection and coverage track generation were carried out using macs2 </w:t>
      </w:r>
      <w:proofErr w:type="spellStart"/>
      <w:r w:rsidRPr="0006188A">
        <w:t>callpeak</w:t>
      </w:r>
      <w:proofErr w:type="spellEnd"/>
      <w:r w:rsidRPr="0006188A">
        <w:t xml:space="preserve"> 2.1.0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Zhang&lt;/Author&gt;&lt;Year&gt;2008&lt;/Year&gt;&lt;RecNum&gt;36&lt;/RecNum&gt;&lt;DisplayText&gt;(Zhang et al., 2008)&lt;/DisplayText&gt;&lt;record&gt;&lt;rec-number&gt;36&lt;/rec-number&gt;&lt;foreign-keys&gt;&lt;key app="EN" db-id="wf0savte4ztpr5eswswprt07xefsxvvxr509" timestamp="1543980890"&gt;36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/titles&gt;&lt;periodical&gt;&lt;full-title&gt;Genome Biol&lt;/full-title&gt;&lt;/periodical&gt;&lt;pages&gt;R137&lt;/pages&gt;&lt;volume&gt;9&lt;/volume&gt;&lt;number&gt;9&lt;/number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74-760X (Electronic)&amp;#xD;1474-7596 (Linking)&lt;/isbn&gt;&lt;accession-num&gt;18798982&lt;/accession-num&gt;&lt;urls&gt;&lt;related-urls&gt;&lt;url&gt;https://www.ncbi.nlm.nih.gov/pubmed/18798982&lt;/url&gt;&lt;/related-urls&gt;&lt;/urls&gt;&lt;custom2&gt;PMC2592715&lt;/custom2&gt;&lt;electronic-resource-num&gt;10.1186/gb-2008-9-9-r137&lt;/electronic-resource-num&gt;&lt;/record&gt;&lt;/Cite&gt;&lt;/EndNote&gt;</w:instrText>
      </w:r>
      <w:r>
        <w:fldChar w:fldCharType="separate"/>
      </w:r>
      <w:r w:rsidR="00FF2CEC">
        <w:rPr>
          <w:noProof/>
        </w:rPr>
        <w:t>(Zhang et al., 2008)</w:t>
      </w:r>
      <w:r>
        <w:fldChar w:fldCharType="end"/>
      </w:r>
      <w:r w:rsidRPr="0006188A">
        <w:t xml:space="preserve"> using --keep-dup -g mm --B --</w:t>
      </w:r>
      <w:proofErr w:type="spellStart"/>
      <w:r w:rsidRPr="0006188A">
        <w:t>trackline</w:t>
      </w:r>
      <w:proofErr w:type="spellEnd"/>
      <w:r w:rsidRPr="0006188A">
        <w:t xml:space="preserve"> --SPMR.</w:t>
      </w:r>
      <w:r>
        <w:t xml:space="preserve">  L</w:t>
      </w:r>
      <w:r w:rsidRPr="0006188A">
        <w:t>og</w:t>
      </w:r>
      <w:r w:rsidRPr="0006188A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>fold change ranking of C/EBP</w:t>
      </w:r>
      <w:r w:rsidRPr="0006188A">
        <w:t>α</w:t>
      </w:r>
      <w:r>
        <w:t xml:space="preserve"> p30/p42 was essentially adapted from a previously described method</w:t>
      </w:r>
      <w:r w:rsidR="00FF2CEC">
        <w:t xml:space="preserve"> </w:t>
      </w:r>
      <w:r>
        <w:fldChar w:fldCharType="begin">
          <w:fldData xml:space="preserve">PEVuZE5vdGU+PENpdGU+PEF1dGhvcj5DYXVjaHk8L0F1dGhvcj48WWVhcj4yMDE2PC9ZZWFyPjxS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DYXVjaHk8L0F1dGhvcj48WWVhcj4yMDE2PC9ZZWFyPjxS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Cauchy et al., 2016)</w:t>
      </w:r>
      <w:r>
        <w:fldChar w:fldCharType="end"/>
      </w:r>
      <w:r>
        <w:t xml:space="preserve">, whereby summit files were first </w:t>
      </w:r>
      <w:r>
        <w:lastRenderedPageBreak/>
        <w:t xml:space="preserve">concatenated using the bash cat command, then subsequently sorted via </w:t>
      </w:r>
      <w:proofErr w:type="spellStart"/>
      <w:r>
        <w:t>bedtools</w:t>
      </w:r>
      <w:proofErr w:type="spellEnd"/>
      <w:r>
        <w:t xml:space="preserve"> sort, merged using </w:t>
      </w:r>
      <w:proofErr w:type="spellStart"/>
      <w:r>
        <w:t>bedtools</w:t>
      </w:r>
      <w:proofErr w:type="spellEnd"/>
      <w:r>
        <w:t xml:space="preserve"> merge -d 200.  The resulting bed file corresponding to merged summits was used to retrieve tag counts </w:t>
      </w:r>
      <w:r w:rsidRPr="00AF7258">
        <w:t>±</w:t>
      </w:r>
      <w:r>
        <w:t xml:space="preserve"> 1 kb via Homer </w:t>
      </w:r>
      <w:proofErr w:type="spellStart"/>
      <w:r>
        <w:t>annotatePeaks</w:t>
      </w:r>
      <w:proofErr w:type="spellEnd"/>
      <w:r w:rsidR="00FF2CEC">
        <w:t xml:space="preserve"> </w:t>
      </w:r>
      <w:r>
        <w:fldChar w:fldCharType="begin">
          <w:fldData xml:space="preserve">PEVuZE5vdGU+PENpdGU+PEF1dGhvcj5IZWluejwvQXV0aG9yPjxZZWFyPjIwMTA8L1llYXI+PFJl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IZWluejwvQXV0aG9yPjxZZWFyPjIwMTA8L1llYXI+PFJl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Heinz et al., 2010)</w:t>
      </w:r>
      <w:r>
        <w:fldChar w:fldCharType="end"/>
      </w:r>
      <w:r>
        <w:t xml:space="preserve"> using -</w:t>
      </w:r>
      <w:proofErr w:type="spellStart"/>
      <w:r>
        <w:t>hist</w:t>
      </w:r>
      <w:proofErr w:type="spellEnd"/>
      <w:r>
        <w:t xml:space="preserve"> -</w:t>
      </w:r>
      <w:proofErr w:type="spellStart"/>
      <w:r>
        <w:t>ghist</w:t>
      </w:r>
      <w:proofErr w:type="spellEnd"/>
      <w:r>
        <w:t xml:space="preserve"> 10 -</w:t>
      </w:r>
      <w:proofErr w:type="spellStart"/>
      <w:r>
        <w:t>bedGraph</w:t>
      </w:r>
      <w:proofErr w:type="spellEnd"/>
      <w:r>
        <w:t xml:space="preserve"> -size 2000 as parameters.  Resulting matrices were sorted on </w:t>
      </w:r>
      <w:r w:rsidRPr="0006188A">
        <w:t>log</w:t>
      </w:r>
      <w:r w:rsidRPr="0006188A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tag count fold change </w:t>
      </w:r>
      <w:r w:rsidRPr="00AF7258">
        <w:t>±</w:t>
      </w:r>
      <w:r>
        <w:t xml:space="preserve"> 200 </w:t>
      </w:r>
      <w:proofErr w:type="spellStart"/>
      <w:r>
        <w:t>bp</w:t>
      </w:r>
      <w:proofErr w:type="spellEnd"/>
      <w:r>
        <w:t xml:space="preserve">, with sorted bed file output subsequently used to retrieve tag counts from other experiments.  Matrices were imaged using Java </w:t>
      </w:r>
      <w:proofErr w:type="spellStart"/>
      <w:r>
        <w:t>TreeView</w:t>
      </w:r>
      <w:proofErr w:type="spellEnd"/>
      <w:r>
        <w:t>.  Specific groups were defined as follows with respect to log</w:t>
      </w:r>
      <w:r w:rsidRPr="00DD3C1D">
        <w:rPr>
          <w:vertAlign w:val="subscript"/>
        </w:rPr>
        <w:t>2</w:t>
      </w:r>
      <w:r>
        <w:t xml:space="preserve"> p30/p42 tag count fold change (FC): p42-specific, FC</w:t>
      </w:r>
      <w:r w:rsidRPr="002141F8">
        <w:t>≤</w:t>
      </w:r>
      <w:r>
        <w:t>-1; shared, -1&lt;FC&lt;1; p30-specific, FC</w:t>
      </w:r>
      <w:r w:rsidRPr="002141F8">
        <w:t xml:space="preserve"> ≥</w:t>
      </w:r>
      <w:r>
        <w:t>1.</w:t>
      </w:r>
    </w:p>
    <w:p w14:paraId="510CE46D" w14:textId="77777777" w:rsidR="00457E11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>
        <w:rPr>
          <w:b/>
        </w:rPr>
        <w:t xml:space="preserve">Published </w:t>
      </w:r>
      <w:proofErr w:type="spellStart"/>
      <w:r w:rsidRPr="0006188A">
        <w:rPr>
          <w:b/>
        </w:rPr>
        <w:t>ChIP-Seq</w:t>
      </w:r>
      <w:proofErr w:type="spellEnd"/>
      <w:r w:rsidRPr="0006188A">
        <w:rPr>
          <w:b/>
        </w:rPr>
        <w:t xml:space="preserve"> data</w:t>
      </w:r>
      <w:r>
        <w:rPr>
          <w:b/>
        </w:rPr>
        <w:t xml:space="preserve"> </w:t>
      </w:r>
      <w:r w:rsidRPr="0006188A">
        <w:rPr>
          <w:b/>
        </w:rPr>
        <w:t>processing</w:t>
      </w:r>
    </w:p>
    <w:p w14:paraId="2C61DC3A" w14:textId="5EC18DAE" w:rsidR="005A2BCF" w:rsidRPr="0006188A" w:rsidRDefault="005A2BCF" w:rsidP="005A2BCF">
      <w:pPr>
        <w:spacing w:before="120" w:after="120" w:line="276" w:lineRule="auto"/>
        <w:jc w:val="both"/>
      </w:pPr>
      <w:proofErr w:type="spellStart"/>
      <w:r w:rsidRPr="0006188A">
        <w:t>Fastq</w:t>
      </w:r>
      <w:proofErr w:type="spellEnd"/>
      <w:r w:rsidRPr="0006188A">
        <w:t xml:space="preserve"> files were generated on-the-fly via the </w:t>
      </w:r>
      <w:proofErr w:type="spellStart"/>
      <w:r w:rsidRPr="0006188A">
        <w:t>sra</w:t>
      </w:r>
      <w:proofErr w:type="spellEnd"/>
      <w:r w:rsidRPr="0006188A">
        <w:t xml:space="preserve">-dump command of the </w:t>
      </w:r>
      <w:proofErr w:type="spellStart"/>
      <w:r w:rsidRPr="0006188A">
        <w:t>sratoolkit</w:t>
      </w:r>
      <w:proofErr w:type="spellEnd"/>
      <w:r w:rsidRPr="0006188A">
        <w:t xml:space="preserve"> 2.8.0 package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Leinonen&lt;/Author&gt;&lt;Year&gt;2011&lt;/Year&gt;&lt;RecNum&gt;39&lt;/RecNum&gt;&lt;DisplayText&gt;(Leinonen et al., 2011)&lt;/DisplayText&gt;&lt;record&gt;&lt;rec-number&gt;39&lt;/rec-number&gt;&lt;foreign-keys&gt;&lt;key app="EN" db-id="wf0savte4ztpr5eswswprt07xefsxvvxr509" timestamp="1543980890"&gt;39&lt;/key&gt;&lt;/foreign-keys&gt;&lt;ref-type name="Journal Article"&gt;17&lt;/ref-type&gt;&lt;contributors&gt;&lt;authors&gt;&lt;author&gt;Leinonen, R.&lt;/author&gt;&lt;author&gt;Sugawara, H.&lt;/author&gt;&lt;author&gt;Shumway, M.&lt;/author&gt;&lt;author&gt;International Nucleotide Sequence Database, Collaboration&lt;/author&gt;&lt;/authors&gt;&lt;/contributors&gt;&lt;auth-address&gt;European Bioinformatics Institute, Wellcome Trust Genome Campus, Hinxton, Cambridge CB10 1SD, UK. rasko@ebi.ac.uk&lt;/auth-address&gt;&lt;titles&gt;&lt;title&gt;The sequence read archive&lt;/title&gt;&lt;secondary-title&gt;Nucleic Acids Res&lt;/secondary-title&gt;&lt;/titles&gt;&lt;periodical&gt;&lt;full-title&gt;Nucleic Acids Res&lt;/full-title&gt;&lt;/periodical&gt;&lt;pages&gt;D19-21&lt;/pages&gt;&lt;volume&gt;39&lt;/volume&gt;&lt;number&gt;Database issue&lt;/number&gt;&lt;keywords&gt;&lt;keyword&gt;*Databases, Nucleic Acid&lt;/keyword&gt;&lt;keyword&gt;*High-Throughput Nucleotide Sequencing&lt;/keyword&gt;&lt;/keywords&gt;&lt;dates&gt;&lt;year&gt;2011&lt;/year&gt;&lt;pub-dates&gt;&lt;date&gt;Jan&lt;/date&gt;&lt;/pub-dates&gt;&lt;/dates&gt;&lt;isbn&gt;1362-4962 (Electronic)&amp;#xD;0305-1048 (Linking)&lt;/isbn&gt;&lt;accession-num&gt;21062823&lt;/accession-num&gt;&lt;urls&gt;&lt;related-urls&gt;&lt;url&gt;https://www.ncbi.nlm.nih.gov/pubmed/21062823&lt;/url&gt;&lt;/related-urls&gt;&lt;/urls&gt;&lt;custom2&gt;PMC3013647&lt;/custom2&gt;&lt;electronic-resource-num&gt;10.1093/nar/gkq1019&lt;/electronic-resource-num&gt;&lt;/record&gt;&lt;/Cite&gt;&lt;/EndNote&gt;</w:instrText>
      </w:r>
      <w:r>
        <w:fldChar w:fldCharType="separate"/>
      </w:r>
      <w:r w:rsidR="00FF2CEC">
        <w:rPr>
          <w:noProof/>
        </w:rPr>
        <w:t>(Leinonen et al., 2011)</w:t>
      </w:r>
      <w:r>
        <w:fldChar w:fldCharType="end"/>
      </w:r>
      <w:r w:rsidRPr="0006188A">
        <w:t xml:space="preserve"> using the -A switch to directly access online datasets </w:t>
      </w:r>
      <w:r>
        <w:t xml:space="preserve">for </w:t>
      </w:r>
      <w:proofErr w:type="spellStart"/>
      <w:r>
        <w:t>Myb</w:t>
      </w:r>
      <w:proofErr w:type="spellEnd"/>
      <w:r>
        <w:t xml:space="preserve"> (</w:t>
      </w:r>
      <w:r w:rsidRPr="006629C6">
        <w:t>SRR1811502</w:t>
      </w:r>
      <w:r>
        <w:t xml:space="preserve">, SRR1811503), </w:t>
      </w:r>
      <w:proofErr w:type="spellStart"/>
      <w:r>
        <w:t>Cebpa</w:t>
      </w:r>
      <w:proofErr w:type="spellEnd"/>
      <w:r>
        <w:t xml:space="preserve"> (</w:t>
      </w:r>
      <w:r w:rsidRPr="009A27DE">
        <w:t>SRR1811498</w:t>
      </w:r>
      <w:r>
        <w:t xml:space="preserve">) and </w:t>
      </w:r>
      <w:proofErr w:type="spellStart"/>
      <w:r>
        <w:t>Cebpb</w:t>
      </w:r>
      <w:proofErr w:type="spellEnd"/>
      <w:r>
        <w:t xml:space="preserve"> (</w:t>
      </w:r>
      <w:r w:rsidRPr="009A27DE">
        <w:t>SRR1811501</w:t>
      </w:r>
      <w:r>
        <w:t xml:space="preserve">) </w:t>
      </w:r>
      <w:proofErr w:type="spellStart"/>
      <w:r>
        <w:t>ChIP-Seq</w:t>
      </w:r>
      <w:proofErr w:type="spellEnd"/>
      <w:r>
        <w:t xml:space="preserve"> data in RN2 (MLL-AF9/NrasG12D) murine AML cell line</w:t>
      </w:r>
      <w:r w:rsidR="00FF2CEC">
        <w:t xml:space="preserve"> </w:t>
      </w:r>
      <w:r>
        <w:fldChar w:fldCharType="begin">
          <w:fldData xml:space="preserve">PEVuZE5vdGU+PENpdGU+PEF1dGhvcj5Sb2U8L0F1dGhvcj48WWVhcj4yMDE1PC9ZZWFyPjxSZWNO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Sb2U8L0F1dGhvcj48WWVhcj4yMDE1PC9ZZWFyPjxSZWNO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Roe et al., 2015)</w:t>
      </w:r>
      <w:r>
        <w:fldChar w:fldCharType="end"/>
      </w:r>
      <w:r>
        <w:t>; as well as for Ets1 (</w:t>
      </w:r>
      <w:r w:rsidRPr="00C6466B">
        <w:t>SRR574737</w:t>
      </w:r>
      <w:r>
        <w:t xml:space="preserve">, SRR574738), </w:t>
      </w:r>
      <w:proofErr w:type="spellStart"/>
      <w:r>
        <w:t>JunD</w:t>
      </w:r>
      <w:proofErr w:type="spellEnd"/>
      <w:r>
        <w:t xml:space="preserve"> (</w:t>
      </w:r>
      <w:r w:rsidRPr="00C6466B">
        <w:t>SRR478496</w:t>
      </w:r>
      <w:r>
        <w:t>, SRR478497), p300 (</w:t>
      </w:r>
      <w:r w:rsidRPr="00C6466B">
        <w:t>SRR478455</w:t>
      </w:r>
      <w:r>
        <w:t>, SRR478456), CTCF (</w:t>
      </w:r>
      <w:r w:rsidRPr="00C6466B">
        <w:t>SRR478460</w:t>
      </w:r>
      <w:r>
        <w:t>, SRR478461), Nrf2 (SRR574764,</w:t>
      </w:r>
      <w:r w:rsidRPr="00C6466B">
        <w:t xml:space="preserve"> </w:t>
      </w:r>
      <w:r>
        <w:t>SRR5747645) and Sin3A (</w:t>
      </w:r>
      <w:r w:rsidRPr="00C6466B">
        <w:t>SRR574742</w:t>
      </w:r>
      <w:r>
        <w:t>,</w:t>
      </w:r>
      <w:r w:rsidRPr="00C6466B">
        <w:t xml:space="preserve"> </w:t>
      </w:r>
      <w:r>
        <w:t xml:space="preserve">SRR574743) </w:t>
      </w:r>
      <w:proofErr w:type="spellStart"/>
      <w:r>
        <w:t>ChIP-Seq</w:t>
      </w:r>
      <w:proofErr w:type="spellEnd"/>
      <w:r>
        <w:t xml:space="preserve"> data in MEL cells</w:t>
      </w:r>
      <w:r w:rsidR="00FF2CEC">
        <w:t xml:space="preserve"> </w:t>
      </w:r>
      <w:r>
        <w:fldChar w:fldCharType="begin">
          <w:fldData xml:space="preserve">PEVuZE5vdGU+PENpdGU+PEF1dGhvcj5ZdWU8L0F1dGhvcj48WWVhcj4yMDE0PC9ZZWFyPjxSZWNO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ZdWU8L0F1dGhvcj48WWVhcj4yMDE0PC9ZZWFyPjxSZWNO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Yue et al., 2014)</w:t>
      </w:r>
      <w:r>
        <w:fldChar w:fldCharType="end"/>
      </w:r>
      <w:r>
        <w:t>,</w:t>
      </w:r>
      <w:r w:rsidRPr="0006188A">
        <w:t xml:space="preserve"> piping the output to </w:t>
      </w:r>
      <w:proofErr w:type="spellStart"/>
      <w:r w:rsidRPr="0006188A">
        <w:t>stdout</w:t>
      </w:r>
      <w:proofErr w:type="spellEnd"/>
      <w:r w:rsidRPr="0006188A">
        <w:t xml:space="preserve"> using the -Z switch to bowtie2 2.2.8</w:t>
      </w:r>
      <w:r>
        <w:t xml:space="preserve"> to the mm9 genome</w:t>
      </w:r>
      <w:r w:rsidRPr="0006188A">
        <w:t>, using --very-sensitive-local as a parameter.</w:t>
      </w:r>
      <w:r>
        <w:t xml:space="preserve"> </w:t>
      </w:r>
      <w:proofErr w:type="spellStart"/>
      <w:r>
        <w:t>ChIP-Seq</w:t>
      </w:r>
      <w:proofErr w:type="spellEnd"/>
      <w:r>
        <w:t xml:space="preserve"> data from </w:t>
      </w:r>
      <w:proofErr w:type="spellStart"/>
      <w:r>
        <w:t>Grebien</w:t>
      </w:r>
      <w:proofErr w:type="spellEnd"/>
      <w:r>
        <w:t xml:space="preserve"> et al</w:t>
      </w:r>
      <w:r w:rsidR="00FF2CEC">
        <w:t xml:space="preserve"> </w:t>
      </w:r>
      <w:r>
        <w:fldChar w:fldCharType="begin">
          <w:fldData xml:space="preserve">PEVuZE5vdGU+PENpdGU+PEF1dGhvcj5HcmViaWVuPC9BdXRob3I+PFllYXI+MjAxNTwvWWVhcj48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HcmViaWVuPC9BdXRob3I+PFllYXI+MjAxNTwvWWVhcj48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Grebien et al., 2015)</w:t>
      </w:r>
      <w:r>
        <w:fldChar w:fldCharType="end"/>
      </w:r>
      <w:r>
        <w:t xml:space="preserve">. were obtained as bam files aligned to mm9. </w:t>
      </w:r>
      <w:r w:rsidRPr="0006188A">
        <w:t xml:space="preserve">Peak detection and coverage track generation were carried out using macs2 </w:t>
      </w:r>
      <w:proofErr w:type="spellStart"/>
      <w:r w:rsidRPr="0006188A">
        <w:t>callpeak</w:t>
      </w:r>
      <w:proofErr w:type="spellEnd"/>
      <w:r w:rsidRPr="0006188A">
        <w:t xml:space="preserve"> 2.1.0 using --keep-dup -g mm --B --</w:t>
      </w:r>
      <w:proofErr w:type="spellStart"/>
      <w:r w:rsidRPr="0006188A">
        <w:t>trackline</w:t>
      </w:r>
      <w:proofErr w:type="spellEnd"/>
      <w:r w:rsidRPr="0006188A">
        <w:t xml:space="preserve"> --SPMR.</w:t>
      </w:r>
      <w:r>
        <w:t>”</w:t>
      </w:r>
    </w:p>
    <w:p w14:paraId="76A414F8" w14:textId="2A076121" w:rsidR="00457E11" w:rsidRPr="0006188A" w:rsidRDefault="00457E11" w:rsidP="00457E11">
      <w:pPr>
        <w:spacing w:before="120" w:after="120" w:line="276" w:lineRule="auto"/>
        <w:jc w:val="both"/>
      </w:pPr>
      <w:r w:rsidRPr="0006188A">
        <w:t>.</w:t>
      </w:r>
    </w:p>
    <w:p w14:paraId="0FC5531A" w14:textId="77777777" w:rsidR="00457E11" w:rsidRPr="0006188A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>
        <w:rPr>
          <w:b/>
        </w:rPr>
        <w:t>Published g</w:t>
      </w:r>
      <w:r w:rsidRPr="0006188A">
        <w:rPr>
          <w:b/>
        </w:rPr>
        <w:t>ene expression analysis</w:t>
      </w:r>
    </w:p>
    <w:p w14:paraId="2011BA3B" w14:textId="7824C4E5" w:rsidR="00457E11" w:rsidRDefault="00457E11" w:rsidP="00457E11">
      <w:pPr>
        <w:spacing w:before="120" w:after="120" w:line="276" w:lineRule="auto"/>
        <w:jc w:val="both"/>
      </w:pPr>
      <w:r>
        <w:t xml:space="preserve">Expression microarray data from </w:t>
      </w:r>
      <w:proofErr w:type="spellStart"/>
      <w:r>
        <w:t>Grebien</w:t>
      </w:r>
      <w:proofErr w:type="spellEnd"/>
      <w:r>
        <w:t xml:space="preserve"> et al</w:t>
      </w:r>
      <w:r w:rsidR="00FF2CEC">
        <w:t xml:space="preserve"> </w:t>
      </w:r>
      <w:r>
        <w:fldChar w:fldCharType="begin">
          <w:fldData xml:space="preserve">PEVuZE5vdGU+PENpdGU+PEF1dGhvcj5HcmViaWVuPC9BdXRob3I+PFllYXI+MjAxNTwvWWVhcj48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HcmViaWVuPC9BdXRob3I+PFllYXI+MjAxNTwvWWVhcj48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Grebien et al., 2015)</w:t>
      </w:r>
      <w:r>
        <w:fldChar w:fldCharType="end"/>
      </w:r>
      <w:r>
        <w:t xml:space="preserve"> were processed using the Affymetrix Expression Console software, using RMA normalisation outputting log</w:t>
      </w:r>
      <w:r w:rsidRPr="00972999">
        <w:rPr>
          <w:vertAlign w:val="subscript"/>
        </w:rPr>
        <w:t>2</w:t>
      </w:r>
      <w:r>
        <w:t xml:space="preserve"> intensity values.  Gene annotation was performed using the </w:t>
      </w:r>
      <w:proofErr w:type="spellStart"/>
      <w:r>
        <w:t>MoGene</w:t>
      </w:r>
      <w:proofErr w:type="spellEnd"/>
      <w:r>
        <w:t xml:space="preserve"> 1.0 ST na33.2 mm9 transcript annotation.  Expression data were further aggregated by gene using the aggregate function of R and further normalised using the </w:t>
      </w:r>
      <w:proofErr w:type="spellStart"/>
      <w:r>
        <w:t>normalizeQuantiles</w:t>
      </w:r>
      <w:proofErr w:type="spellEnd"/>
      <w:r>
        <w:t xml:space="preserve"> function of the </w:t>
      </w:r>
      <w:proofErr w:type="spellStart"/>
      <w:r>
        <w:t>limma</w:t>
      </w:r>
      <w:proofErr w:type="spellEnd"/>
      <w:r>
        <w:t xml:space="preserve"> package</w:t>
      </w:r>
      <w:r w:rsidR="00FF2CEC">
        <w:t xml:space="preserve"> </w:t>
      </w:r>
      <w:r>
        <w:fldChar w:fldCharType="begin"/>
      </w:r>
      <w:r w:rsidR="00FF2CEC">
        <w:instrText xml:space="preserve"> ADDIN EN.CITE &lt;EndNote&gt;&lt;Cite&gt;&lt;Author&gt;Smyth&lt;/Author&gt;&lt;Year&gt;2005&lt;/Year&gt;&lt;RecNum&gt;42&lt;/RecNum&gt;&lt;DisplayText&gt;(Smyth, 2005)&lt;/DisplayText&gt;&lt;record&gt;&lt;rec-number&gt;42&lt;/rec-number&gt;&lt;foreign-keys&gt;&lt;key app="EN" db-id="wf0savte4ztpr5eswswprt07xefsxvvxr509" timestamp="1543980891"&gt;42&lt;/key&gt;&lt;/foreign-keys&gt;&lt;ref-type name="Book Section"&gt;5&lt;/ref-type&gt;&lt;contributors&gt;&lt;authors&gt;&lt;author&gt;Smyth, G. K.&lt;/author&gt;&lt;/authors&gt;&lt;secondary-authors&gt;&lt;author&gt;Gentleman, Robert&lt;/author&gt;&lt;author&gt;Carey, Vincent J.&lt;/author&gt;&lt;author&gt;Huber, Wolfgang&lt;/author&gt;&lt;author&gt;Irizarry, Rafael A.&lt;/author&gt;&lt;author&gt;Dudoit, Sandrine&lt;/author&gt;&lt;/secondary-authors&gt;&lt;/contributors&gt;&lt;titles&gt;&lt;title&gt;limma: Linear Models for Microarray Data&lt;/title&gt;&lt;secondary-title&gt;Bioinformatics and Computational Biology Solutions Using R and Bioconductor&lt;/secondary-title&gt;&lt;/titles&gt;&lt;pages&gt;397-420&lt;/pages&gt;&lt;dates&gt;&lt;year&gt;2005&lt;/year&gt;&lt;/dates&gt;&lt;pub-location&gt;New York, NY&lt;/pub-location&gt;&lt;publisher&gt;Springer New York&lt;/publisher&gt;&lt;isbn&gt;978-0-387-29362-2&lt;/isbn&gt;&lt;label&gt;Smyth2005&lt;/label&gt;&lt;urls&gt;&lt;related-urls&gt;&lt;url&gt;https://doi.org/10.1007/0-387-29362-0_23&lt;/url&gt;&lt;/related-urls&gt;&lt;/urls&gt;&lt;electronic-resource-num&gt;10.1007/0-387-29362-0_23&lt;/electronic-resource-num&gt;&lt;/record&gt;&lt;/Cite&gt;&lt;/EndNote&gt;</w:instrText>
      </w:r>
      <w:r>
        <w:fldChar w:fldCharType="separate"/>
      </w:r>
      <w:r w:rsidR="00FF2CEC">
        <w:rPr>
          <w:noProof/>
        </w:rPr>
        <w:t>(Smyth, 2005)</w:t>
      </w:r>
      <w:r>
        <w:fldChar w:fldCharType="end"/>
      </w:r>
      <w:r>
        <w:t>.</w:t>
      </w:r>
    </w:p>
    <w:p w14:paraId="63221C3C" w14:textId="77777777" w:rsidR="00457E11" w:rsidRPr="0095749E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>
        <w:rPr>
          <w:b/>
        </w:rPr>
        <w:t>Motif discovery and heatmaps</w:t>
      </w:r>
    </w:p>
    <w:p w14:paraId="2EA2097B" w14:textId="77777777" w:rsidR="00457E11" w:rsidRDefault="00457E11" w:rsidP="00457E11">
      <w:pPr>
        <w:spacing w:before="120" w:after="120" w:line="276" w:lineRule="auto"/>
        <w:jc w:val="both"/>
      </w:pPr>
      <w:r>
        <w:t xml:space="preserve">Motif discovery was carried out via Homer </w:t>
      </w:r>
      <w:proofErr w:type="spellStart"/>
      <w:r>
        <w:t>findMotifsGenome</w:t>
      </w:r>
      <w:proofErr w:type="spellEnd"/>
      <w:r>
        <w:t xml:space="preserve"> using default parameters (200 </w:t>
      </w:r>
      <w:proofErr w:type="spellStart"/>
      <w:r>
        <w:t>bp</w:t>
      </w:r>
      <w:proofErr w:type="spellEnd"/>
      <w:r>
        <w:t xml:space="preserve"> search region).  Motif matrices were obtained via Homer </w:t>
      </w:r>
      <w:proofErr w:type="spellStart"/>
      <w:r>
        <w:t>annotatePeaks</w:t>
      </w:r>
      <w:proofErr w:type="spellEnd"/>
      <w:r>
        <w:t xml:space="preserve"> using -m -size 2000 on </w:t>
      </w:r>
      <w:r w:rsidRPr="0006188A">
        <w:t>log</w:t>
      </w:r>
      <w:r w:rsidRPr="0006188A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tag count fold change sorted bed files and imaged using Java </w:t>
      </w:r>
      <w:proofErr w:type="spellStart"/>
      <w:r>
        <w:t>TreeView</w:t>
      </w:r>
      <w:proofErr w:type="spellEnd"/>
      <w:r>
        <w:t>.</w:t>
      </w:r>
    </w:p>
    <w:p w14:paraId="19528BCD" w14:textId="782605C1" w:rsidR="00457E11" w:rsidRPr="006F63C1" w:rsidRDefault="00457E11" w:rsidP="00457E11">
      <w:pPr>
        <w:spacing w:before="240" w:after="120" w:line="276" w:lineRule="auto"/>
        <w:jc w:val="both"/>
        <w:outlineLvl w:val="0"/>
      </w:pPr>
      <w:r w:rsidRPr="0006188A">
        <w:rPr>
          <w:b/>
        </w:rPr>
        <w:t xml:space="preserve">Gene </w:t>
      </w:r>
      <w:r>
        <w:rPr>
          <w:b/>
        </w:rPr>
        <w:t>ontology</w:t>
      </w:r>
      <w:r w:rsidRPr="0006188A">
        <w:rPr>
          <w:b/>
        </w:rPr>
        <w:t xml:space="preserve"> analys</w:t>
      </w:r>
      <w:r>
        <w:rPr>
          <w:b/>
        </w:rPr>
        <w:t>e</w:t>
      </w:r>
      <w:r w:rsidRPr="0006188A">
        <w:rPr>
          <w:b/>
        </w:rPr>
        <w:t>s</w:t>
      </w:r>
    </w:p>
    <w:p w14:paraId="5D6D38E4" w14:textId="35A272E3" w:rsidR="00F85CC0" w:rsidRPr="00EA0866" w:rsidRDefault="00F85CC0" w:rsidP="00457E11">
      <w:pPr>
        <w:spacing w:before="120" w:after="120" w:line="276" w:lineRule="auto"/>
        <w:jc w:val="both"/>
      </w:pPr>
      <w:r w:rsidRPr="0006188A">
        <w:t xml:space="preserve">For </w:t>
      </w:r>
      <w:r>
        <w:t>gene ontology analyses entailing gene expression data</w:t>
      </w:r>
      <w:r w:rsidRPr="0006188A">
        <w:t xml:space="preserve">, ontology signatures were retrieved from the gene set enrichment analysis </w:t>
      </w:r>
      <w:r>
        <w:t xml:space="preserve">(GSEA) </w:t>
      </w:r>
      <w:r w:rsidRPr="0006188A">
        <w:t>online repository</w:t>
      </w:r>
      <w:r w:rsidR="00FF2CEC">
        <w:t xml:space="preserve"> </w:t>
      </w:r>
      <w:r>
        <w:fldChar w:fldCharType="begin">
          <w:fldData xml:space="preserve">PEVuZE5vdGU+PENpdGU+PEF1dGhvcj5TdWJyYW1hbmlhbjwvQXV0aG9yPjxZZWFyPjIwMDU8L1ll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TdWJyYW1hbmlhbjwvQXV0aG9yPjxZZWFyPjIwMDU8L1ll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Subramanian et al., 2005)</w:t>
      </w:r>
      <w:r>
        <w:fldChar w:fldCharType="end"/>
      </w:r>
      <w:r>
        <w:t xml:space="preserve"> using gene sets defined in Table S1. </w:t>
      </w:r>
      <w:r w:rsidRPr="0006188A">
        <w:t xml:space="preserve">Matrices reflecting the FPKMs for each ontology </w:t>
      </w:r>
      <w:r w:rsidRPr="0006188A">
        <w:lastRenderedPageBreak/>
        <w:t xml:space="preserve">class were obtained using the merge function of R. </w:t>
      </w:r>
      <w:r>
        <w:t xml:space="preserve"> </w:t>
      </w:r>
      <w:r w:rsidRPr="0006188A">
        <w:t>Average log</w:t>
      </w:r>
      <w:r w:rsidRPr="0006188A">
        <w:rPr>
          <w:vertAlign w:val="subscript"/>
        </w:rPr>
        <w:t>2</w:t>
      </w:r>
      <w:r w:rsidRPr="0006188A">
        <w:t xml:space="preserve"> fold changes for all classes were concatenated into one object to reflect global log</w:t>
      </w:r>
      <w:r w:rsidRPr="0006188A">
        <w:rPr>
          <w:vertAlign w:val="subscript"/>
        </w:rPr>
        <w:t>2</w:t>
      </w:r>
      <w:r w:rsidRPr="0006188A">
        <w:t xml:space="preserve"> gene expression fold changes per ontology class. </w:t>
      </w:r>
      <w:r>
        <w:t xml:space="preserve"> </w:t>
      </w:r>
      <w:r w:rsidRPr="0006188A">
        <w:t xml:space="preserve">Clustering was performed using cluster 3.0, with images generated using Java </w:t>
      </w:r>
      <w:proofErr w:type="spellStart"/>
      <w:r w:rsidRPr="0006188A">
        <w:t>TreeView</w:t>
      </w:r>
      <w:proofErr w:type="spellEnd"/>
      <w:r w:rsidRPr="0006188A">
        <w:t>.</w:t>
      </w:r>
      <w:r>
        <w:t xml:space="preserve"> </w:t>
      </w:r>
      <w:r w:rsidRPr="0006188A">
        <w:t xml:space="preserve"> </w:t>
      </w:r>
      <w:r>
        <w:t xml:space="preserve">For gene ontology analyses in </w:t>
      </w:r>
      <w:proofErr w:type="spellStart"/>
      <w:r>
        <w:t>ChIP-Seq</w:t>
      </w:r>
      <w:proofErr w:type="spellEnd"/>
      <w:r>
        <w:t xml:space="preserve"> data, the gene ontology function of Homer </w:t>
      </w:r>
      <w:proofErr w:type="spellStart"/>
      <w:r>
        <w:t>annotatePeaks</w:t>
      </w:r>
      <w:proofErr w:type="spellEnd"/>
      <w:r>
        <w:t xml:space="preserve"> was employed using the -go switch.</w:t>
      </w:r>
    </w:p>
    <w:p w14:paraId="76C81599" w14:textId="77777777" w:rsidR="00457E11" w:rsidRPr="0006188A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 w:rsidRPr="0006188A">
        <w:rPr>
          <w:b/>
        </w:rPr>
        <w:t>Gene set enrichment analysis</w:t>
      </w:r>
    </w:p>
    <w:p w14:paraId="74F17A8D" w14:textId="341E454F" w:rsidR="00457E11" w:rsidRPr="00B641E3" w:rsidRDefault="00457E11" w:rsidP="00457E11">
      <w:pPr>
        <w:spacing w:before="240" w:after="120" w:line="276" w:lineRule="auto"/>
        <w:jc w:val="both"/>
        <w:outlineLvl w:val="0"/>
        <w:rPr>
          <w:b/>
        </w:rPr>
      </w:pPr>
      <w:r>
        <w:t>For g</w:t>
      </w:r>
      <w:r w:rsidRPr="00B641E3">
        <w:t>ene set enrichment analysis (GSEA</w:t>
      </w:r>
      <w:r>
        <w:t>)</w:t>
      </w:r>
      <w:r w:rsidR="00FF2CEC">
        <w:t xml:space="preserve"> </w:t>
      </w:r>
      <w:r>
        <w:fldChar w:fldCharType="begin">
          <w:fldData xml:space="preserve">PEVuZE5vdGU+PENpdGU+PEF1dGhvcj5TdWJyYW1hbmlhbjwvQXV0aG9yPjxZZWFyPjIwMDU8L1ll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</w:fldData>
        </w:fldChar>
      </w:r>
      <w:r w:rsidR="00FF2CEC">
        <w:instrText xml:space="preserve"> ADDIN EN.CITE </w:instrText>
      </w:r>
      <w:r w:rsidR="00FF2CEC">
        <w:fldChar w:fldCharType="begin">
          <w:fldData xml:space="preserve">PEVuZE5vdGU+PENpdGU+PEF1dGhvcj5TdWJyYW1hbmlhbjwvQXV0aG9yPjxZZWFyPjIwMDU8L1ll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</w:fldData>
        </w:fldChar>
      </w:r>
      <w:r w:rsidR="00FF2CEC">
        <w:instrText xml:space="preserve"> ADDIN EN.CITE.DATA </w:instrText>
      </w:r>
      <w:r w:rsidR="00FF2CEC">
        <w:fldChar w:fldCharType="end"/>
      </w:r>
      <w:r>
        <w:fldChar w:fldCharType="separate"/>
      </w:r>
      <w:r w:rsidR="00FF2CEC">
        <w:rPr>
          <w:noProof/>
        </w:rPr>
        <w:t>(Subramanian et al., 2005)</w:t>
      </w:r>
      <w:r>
        <w:fldChar w:fldCharType="end"/>
      </w:r>
      <w:r>
        <w:t xml:space="preserve"> involving RNA-</w:t>
      </w:r>
      <w:proofErr w:type="spellStart"/>
      <w:r>
        <w:t>Seq</w:t>
      </w:r>
      <w:proofErr w:type="spellEnd"/>
      <w:r>
        <w:t xml:space="preserve"> data (FMH9, KL, and LL), in order t</w:t>
      </w:r>
      <w:r w:rsidRPr="0006188A">
        <w:t>o avoid log</w:t>
      </w:r>
      <w:r w:rsidRPr="0006188A">
        <w:rPr>
          <w:vertAlign w:val="subscript"/>
        </w:rPr>
        <w:t>2</w:t>
      </w:r>
      <w:r w:rsidRPr="0006188A">
        <w:t xml:space="preserve"> transform of 0 values and to thus correctly use the difference of classes ranking metric of GSEA, log</w:t>
      </w:r>
      <w:r w:rsidRPr="0006188A">
        <w:rPr>
          <w:vertAlign w:val="subscript"/>
        </w:rPr>
        <w:t>2</w:t>
      </w:r>
      <w:r w:rsidRPr="0006188A">
        <w:t xml:space="preserve"> FPKM values +1 were written to a GSEA expression file for all replicates for all conditions. </w:t>
      </w:r>
      <w:r>
        <w:t xml:space="preserve"> For GSEAs involving expression microarray data (FDC-P1), </w:t>
      </w:r>
      <w:r w:rsidRPr="0006188A">
        <w:t>log</w:t>
      </w:r>
      <w:r w:rsidRPr="0006188A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intensities were used in a GSEA expression encompassing all such data. </w:t>
      </w:r>
      <w:r w:rsidRPr="0006188A">
        <w:t xml:space="preserve">A phenotype </w:t>
      </w:r>
      <w:proofErr w:type="spellStart"/>
      <w:r w:rsidRPr="0006188A">
        <w:t>cls</w:t>
      </w:r>
      <w:proofErr w:type="spellEnd"/>
      <w:r w:rsidRPr="0006188A">
        <w:t xml:space="preserve"> file was generated to reflect expression groups. </w:t>
      </w:r>
      <w:r>
        <w:t xml:space="preserve"> </w:t>
      </w:r>
      <w:r w:rsidRPr="0006188A">
        <w:t xml:space="preserve">To obtain gene names for C/EBPα binding sites, </w:t>
      </w:r>
      <w:proofErr w:type="spellStart"/>
      <w:r w:rsidRPr="0006188A">
        <w:t>bedtools</w:t>
      </w:r>
      <w:proofErr w:type="spellEnd"/>
      <w:r w:rsidRPr="0006188A">
        <w:t xml:space="preserve"> closest was used using -a &lt;peak file&gt; -b mm9_refFlat.bed -t first. For GSEA analysis, computationally optimal for gene sets below 1000 names, the top 1000 p30</w:t>
      </w:r>
      <w:r>
        <w:t xml:space="preserve"> and </w:t>
      </w:r>
      <w:r w:rsidRPr="0006188A">
        <w:t>p42 peaks were selected based on summit height. GSEA was run using the above-mentioned datasets, using the GENE_SYMBOL chip annotation for the gene set, collapse dataset to gene symbols set to false, gene set permutation, difference of classes as the ranking metric, and weighted enrichment statistic.</w:t>
      </w:r>
    </w:p>
    <w:p w14:paraId="0D38D0DD" w14:textId="77777777" w:rsidR="00457E11" w:rsidRDefault="00457E11"/>
    <w:p w14:paraId="425DEDB8" w14:textId="73AAFBDB" w:rsidR="00457E11" w:rsidRDefault="00457E11">
      <w:bookmarkStart w:id="0" w:name="_GoBack"/>
      <w:r>
        <w:rPr>
          <w:b/>
        </w:rPr>
        <w:t>References</w:t>
      </w:r>
    </w:p>
    <w:bookmarkEnd w:id="0"/>
    <w:p w14:paraId="2875762D" w14:textId="77777777" w:rsidR="00457E11" w:rsidRDefault="00457E11"/>
    <w:p w14:paraId="7233AF9A" w14:textId="77777777" w:rsidR="00AA5629" w:rsidRDefault="00AA5629" w:rsidP="00457E11"/>
    <w:p w14:paraId="5770C2A3" w14:textId="77777777" w:rsidR="00FF2CEC" w:rsidRPr="00FF2CEC" w:rsidRDefault="00AA5629" w:rsidP="00FF2CE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F2CEC" w:rsidRPr="00FF2CEC">
        <w:t>Cauchy, P., Maqbool, M.A., Zacarias-Cabeza, J., Vanhille, L., Koch, F., Fenouil, R., Gut, M., Gut, I., Santana, M.A., Griffon, A.</w:t>
      </w:r>
      <w:r w:rsidR="00FF2CEC" w:rsidRPr="00FF2CEC">
        <w:rPr>
          <w:i/>
        </w:rPr>
        <w:t>, et al.</w:t>
      </w:r>
      <w:r w:rsidR="00FF2CEC" w:rsidRPr="00FF2CEC">
        <w:t xml:space="preserve"> (2016). Dynamic recruitment of Ets1 to both nucleosome-occupied and -depleted enhancer regions mediates a transcriptional program switch during early T-cell differentiation. Nucleic Acids Res</w:t>
      </w:r>
      <w:r w:rsidR="00FF2CEC" w:rsidRPr="00FF2CEC">
        <w:rPr>
          <w:i/>
        </w:rPr>
        <w:t xml:space="preserve"> 44</w:t>
      </w:r>
      <w:r w:rsidR="00FF2CEC" w:rsidRPr="00FF2CEC">
        <w:t>, 3567-3585.</w:t>
      </w:r>
    </w:p>
    <w:p w14:paraId="2464AD94" w14:textId="77777777" w:rsidR="00FF2CEC" w:rsidRPr="00FF2CEC" w:rsidRDefault="00FF2CEC" w:rsidP="00FF2CEC">
      <w:pPr>
        <w:pStyle w:val="EndNoteBibliography"/>
      </w:pPr>
      <w:r w:rsidRPr="00FF2CEC">
        <w:t>de Hoon, M.J., Imoto, S., Nolan, J., and Miyano, S. (2004). Open source clustering software. Bioinformatics</w:t>
      </w:r>
      <w:r w:rsidRPr="00FF2CEC">
        <w:rPr>
          <w:i/>
        </w:rPr>
        <w:t xml:space="preserve"> 20</w:t>
      </w:r>
      <w:r w:rsidRPr="00FF2CEC">
        <w:t>, 1453-1454.</w:t>
      </w:r>
    </w:p>
    <w:p w14:paraId="75AFB185" w14:textId="77777777" w:rsidR="00FF2CEC" w:rsidRPr="00FF2CEC" w:rsidRDefault="00FF2CEC" w:rsidP="00FF2CEC">
      <w:pPr>
        <w:pStyle w:val="EndNoteBibliography"/>
      </w:pPr>
      <w:r w:rsidRPr="00FF2CEC">
        <w:t>Grebien, F., Vedadi, M., Getlik, M., Giambruno, R., Grover, A., Avellino, R., Skucha, A., Vittori, S., Kuznetsova, E., Smil, D.</w:t>
      </w:r>
      <w:r w:rsidRPr="00FF2CEC">
        <w:rPr>
          <w:i/>
        </w:rPr>
        <w:t>, et al.</w:t>
      </w:r>
      <w:r w:rsidRPr="00FF2CEC">
        <w:t xml:space="preserve"> (2015). Pharmacological targeting of the Wdr5-MLL interaction in C/EBPalpha N-terminal leukemia. Nat Chem Biol</w:t>
      </w:r>
      <w:r w:rsidRPr="00FF2CEC">
        <w:rPr>
          <w:i/>
        </w:rPr>
        <w:t xml:space="preserve"> 11</w:t>
      </w:r>
      <w:r w:rsidRPr="00FF2CEC">
        <w:t>, 571-578.</w:t>
      </w:r>
    </w:p>
    <w:p w14:paraId="7B81E316" w14:textId="77777777" w:rsidR="00FF2CEC" w:rsidRPr="00FF2CEC" w:rsidRDefault="00FF2CEC" w:rsidP="00FF2CEC">
      <w:pPr>
        <w:pStyle w:val="EndNoteBibliography"/>
      </w:pPr>
      <w:r w:rsidRPr="00FF2CEC">
        <w:t>Heinz, S., Benner, C., Spann, N., Bertolino, E., Lin, Y.C., Laslo, P., Cheng, J.X., Murre, C., Singh, H., and Glass, C.K. (2010). Simple combinations of lineage-determining transcription factors prime cis-regulatory elements required for macrophage and B cell identities. Mol Cell</w:t>
      </w:r>
      <w:r w:rsidRPr="00FF2CEC">
        <w:rPr>
          <w:i/>
        </w:rPr>
        <w:t xml:space="preserve"> 38</w:t>
      </w:r>
      <w:r w:rsidRPr="00FF2CEC">
        <w:t>, 576-589.</w:t>
      </w:r>
    </w:p>
    <w:p w14:paraId="132845F4" w14:textId="77777777" w:rsidR="00FF2CEC" w:rsidRPr="00FF2CEC" w:rsidRDefault="00FF2CEC" w:rsidP="00FF2CEC">
      <w:pPr>
        <w:pStyle w:val="EndNoteBibliography"/>
      </w:pPr>
      <w:r w:rsidRPr="00FF2CEC">
        <w:t>Hulsen, T., de Vlieg, J., and Alkema, W. (2008). BioVenn - a web application for the comparison and visualization of biological lists using area-proportional Venn diagrams. BMC Genomics</w:t>
      </w:r>
      <w:r w:rsidRPr="00FF2CEC">
        <w:rPr>
          <w:i/>
        </w:rPr>
        <w:t xml:space="preserve"> 9</w:t>
      </w:r>
      <w:r w:rsidRPr="00FF2CEC">
        <w:t>, 488.</w:t>
      </w:r>
    </w:p>
    <w:p w14:paraId="67003029" w14:textId="77777777" w:rsidR="00FF2CEC" w:rsidRPr="00FF2CEC" w:rsidRDefault="00FF2CEC" w:rsidP="00FF2CEC">
      <w:pPr>
        <w:pStyle w:val="EndNoteBibliography"/>
      </w:pPr>
      <w:r w:rsidRPr="00FF2CEC">
        <w:t>Langmead, B., Trapnell, C., Pop, M., and Salzberg, S.L. (2009). Ultrafast and memory-efficient alignment of short DNA sequences to the human genome. Genome Biol</w:t>
      </w:r>
      <w:r w:rsidRPr="00FF2CEC">
        <w:rPr>
          <w:i/>
        </w:rPr>
        <w:t xml:space="preserve"> 10</w:t>
      </w:r>
      <w:r w:rsidRPr="00FF2CEC">
        <w:t>, R25.</w:t>
      </w:r>
    </w:p>
    <w:p w14:paraId="0064411F" w14:textId="77777777" w:rsidR="00FF2CEC" w:rsidRPr="00FF2CEC" w:rsidRDefault="00FF2CEC" w:rsidP="00FF2CEC">
      <w:pPr>
        <w:pStyle w:val="EndNoteBibliography"/>
      </w:pPr>
      <w:r w:rsidRPr="00FF2CEC">
        <w:t>Leinonen, R., Sugawara, H., Shumway, M., and International Nucleotide Sequence Database, C. (2011). The sequence read archive. Nucleic Acids Res</w:t>
      </w:r>
      <w:r w:rsidRPr="00FF2CEC">
        <w:rPr>
          <w:i/>
        </w:rPr>
        <w:t xml:space="preserve"> 39</w:t>
      </w:r>
      <w:r w:rsidRPr="00FF2CEC">
        <w:t>, D19-21.</w:t>
      </w:r>
    </w:p>
    <w:p w14:paraId="550387CA" w14:textId="77777777" w:rsidR="00FF2CEC" w:rsidRPr="00FF2CEC" w:rsidRDefault="00FF2CEC" w:rsidP="00FF2CEC">
      <w:pPr>
        <w:pStyle w:val="EndNoteBibliography"/>
      </w:pPr>
      <w:r w:rsidRPr="00FF2CEC">
        <w:lastRenderedPageBreak/>
        <w:t>Li, H., Handsaker, B., Wysoker, A., Fennell, T., Ruan, J., Homer, N., Marth, G., Abecasis, G., Durbin, R., and Genome Project Data Processing, S. (2009). The Sequence Alignment/Map format and SAMtools. Bioinformatics</w:t>
      </w:r>
      <w:r w:rsidRPr="00FF2CEC">
        <w:rPr>
          <w:i/>
        </w:rPr>
        <w:t xml:space="preserve"> 25</w:t>
      </w:r>
      <w:r w:rsidRPr="00FF2CEC">
        <w:t>, 2078-2079.</w:t>
      </w:r>
    </w:p>
    <w:p w14:paraId="43BD67FF" w14:textId="77777777" w:rsidR="00FF2CEC" w:rsidRPr="00FF2CEC" w:rsidRDefault="00FF2CEC" w:rsidP="00FF2CEC">
      <w:pPr>
        <w:pStyle w:val="EndNoteBibliography"/>
      </w:pPr>
      <w:r w:rsidRPr="00FF2CEC">
        <w:t>Quinlan, A.R., and Hall, I.M. (2010). BEDTools: a flexible suite of utilities for comparing genomic features. Bioinformatics</w:t>
      </w:r>
      <w:r w:rsidRPr="00FF2CEC">
        <w:rPr>
          <w:i/>
        </w:rPr>
        <w:t xml:space="preserve"> 26</w:t>
      </w:r>
      <w:r w:rsidRPr="00FF2CEC">
        <w:t>, 841-842.</w:t>
      </w:r>
    </w:p>
    <w:p w14:paraId="39AC0168" w14:textId="77777777" w:rsidR="00FF2CEC" w:rsidRPr="00FF2CEC" w:rsidRDefault="00FF2CEC" w:rsidP="00FF2CEC">
      <w:pPr>
        <w:pStyle w:val="EndNoteBibliography"/>
      </w:pPr>
      <w:r w:rsidRPr="00FF2CEC">
        <w:t>RDevelopment CORE TEAM, R. (2008). R: A language and environment for statistical computing (R foundation for statistical computing Vienna, Austria).</w:t>
      </w:r>
    </w:p>
    <w:p w14:paraId="326BEE09" w14:textId="77777777" w:rsidR="00FF2CEC" w:rsidRPr="00FF2CEC" w:rsidRDefault="00FF2CEC" w:rsidP="00FF2CEC">
      <w:pPr>
        <w:pStyle w:val="EndNoteBibliography"/>
      </w:pPr>
      <w:r w:rsidRPr="00FF2CEC">
        <w:t>Roe, J.S., Mercan, F., Rivera, K., Pappin, D.J., and Vakoc, C.R. (2015). BET Bromodomain Inhibition Suppresses the Function of Hematopoietic Transcription Factors in Acute Myeloid Leukemia. Mol Cell</w:t>
      </w:r>
      <w:r w:rsidRPr="00FF2CEC">
        <w:rPr>
          <w:i/>
        </w:rPr>
        <w:t xml:space="preserve"> 58</w:t>
      </w:r>
      <w:r w:rsidRPr="00FF2CEC">
        <w:t>, 1028-1039.</w:t>
      </w:r>
    </w:p>
    <w:p w14:paraId="240B8702" w14:textId="77777777" w:rsidR="00FF2CEC" w:rsidRPr="00FF2CEC" w:rsidRDefault="00FF2CEC" w:rsidP="00FF2CEC">
      <w:pPr>
        <w:pStyle w:val="EndNoteBibliography"/>
      </w:pPr>
      <w:r w:rsidRPr="00FF2CEC">
        <w:t>Saldanha, A.J. (2004). Java Treeview--extensible visualization of microarray data. Bioinformatics</w:t>
      </w:r>
      <w:r w:rsidRPr="00FF2CEC">
        <w:rPr>
          <w:i/>
        </w:rPr>
        <w:t xml:space="preserve"> 20</w:t>
      </w:r>
      <w:r w:rsidRPr="00FF2CEC">
        <w:t>, 3246-3248.</w:t>
      </w:r>
    </w:p>
    <w:p w14:paraId="6103FA51" w14:textId="77777777" w:rsidR="00FF2CEC" w:rsidRPr="00FF2CEC" w:rsidRDefault="00FF2CEC" w:rsidP="00FF2CEC">
      <w:pPr>
        <w:pStyle w:val="EndNoteBibliography"/>
      </w:pPr>
      <w:r w:rsidRPr="00FF2CEC">
        <w:t>Smyth, G.K. (2005). limma: Linear Models for Microarray Data. In Bioinformatics and Computational Biology Solutions Using R and Bioconductor, R. Gentleman, V.J. Carey, W. Huber, R.A. Irizarry, and S. Dudoit, eds. (New York, NY: Springer New York), pp. 397-420.</w:t>
      </w:r>
    </w:p>
    <w:p w14:paraId="62C7CC6E" w14:textId="77777777" w:rsidR="00FF2CEC" w:rsidRPr="00FF2CEC" w:rsidRDefault="00FF2CEC" w:rsidP="00FF2CEC">
      <w:pPr>
        <w:pStyle w:val="EndNoteBibliography"/>
      </w:pPr>
      <w:r w:rsidRPr="00FF2CEC">
        <w:t>Subramanian, A., Tamayo, P., Mootha, V.K., Mukherjee, S., Ebert, B.L., Gillette, M.A., Paulovich, A., Pomeroy, S.L., Golub, T.R., Lander, E.S.</w:t>
      </w:r>
      <w:r w:rsidRPr="00FF2CEC">
        <w:rPr>
          <w:i/>
        </w:rPr>
        <w:t>, et al.</w:t>
      </w:r>
      <w:r w:rsidRPr="00FF2CEC">
        <w:t xml:space="preserve"> (2005). Gene set enrichment analysis: a knowledge-based approach for interpreting genome-wide expression profiles. Proc Natl Acad Sci U S A</w:t>
      </w:r>
      <w:r w:rsidRPr="00FF2CEC">
        <w:rPr>
          <w:i/>
        </w:rPr>
        <w:t xml:space="preserve"> 102</w:t>
      </w:r>
      <w:r w:rsidRPr="00FF2CEC">
        <w:t>, 15545-15550.</w:t>
      </w:r>
    </w:p>
    <w:p w14:paraId="05C57D74" w14:textId="77777777" w:rsidR="00FF2CEC" w:rsidRPr="00FF2CEC" w:rsidRDefault="00FF2CEC" w:rsidP="00FF2CEC">
      <w:pPr>
        <w:pStyle w:val="EndNoteBibliography"/>
      </w:pPr>
      <w:r w:rsidRPr="00FF2CEC">
        <w:t>Trapnell, C., Pachter, L., and Salzberg, S.L. (2009). TopHat: discovering splice junctions with RNA-Seq. Bioinformatics</w:t>
      </w:r>
      <w:r w:rsidRPr="00FF2CEC">
        <w:rPr>
          <w:i/>
        </w:rPr>
        <w:t xml:space="preserve"> 25</w:t>
      </w:r>
      <w:r w:rsidRPr="00FF2CEC">
        <w:t>, 1105-1111.</w:t>
      </w:r>
    </w:p>
    <w:p w14:paraId="693423ED" w14:textId="77777777" w:rsidR="00FF2CEC" w:rsidRPr="00FF2CEC" w:rsidRDefault="00FF2CEC" w:rsidP="00FF2CEC">
      <w:pPr>
        <w:pStyle w:val="EndNoteBibliography"/>
      </w:pPr>
      <w:r w:rsidRPr="00FF2CEC">
        <w:t>Trapnell, C., Roberts, A., Goff, L., Pertea, G., Kim, D., Kelley, D.R., Pimentel, H., Salzberg, S.L., Rinn, J.L., and Pachter, L. (2012). Differential gene and transcript expression analysis of RNA-seq experiments with TopHat and Cufflinks. Nat Protoc</w:t>
      </w:r>
      <w:r w:rsidRPr="00FF2CEC">
        <w:rPr>
          <w:i/>
        </w:rPr>
        <w:t xml:space="preserve"> 7</w:t>
      </w:r>
      <w:r w:rsidRPr="00FF2CEC">
        <w:t>, 562-578.</w:t>
      </w:r>
    </w:p>
    <w:p w14:paraId="5EC16813" w14:textId="77777777" w:rsidR="00FF2CEC" w:rsidRPr="00FF2CEC" w:rsidRDefault="00FF2CEC" w:rsidP="00FF2CEC">
      <w:pPr>
        <w:pStyle w:val="EndNoteBibliography"/>
      </w:pPr>
      <w:r w:rsidRPr="00FF2CEC">
        <w:t>Warnes, G. (2006). gplots: Various R programming tools for plotting data. Included R source code and/or documentation contributed by Ben Bolker and Thomas Lumley. R package version 23.</w:t>
      </w:r>
    </w:p>
    <w:p w14:paraId="6CD41749" w14:textId="77777777" w:rsidR="00FF2CEC" w:rsidRPr="00FF2CEC" w:rsidRDefault="00FF2CEC" w:rsidP="00FF2CEC">
      <w:pPr>
        <w:pStyle w:val="EndNoteBibliography"/>
      </w:pPr>
      <w:r w:rsidRPr="00FF2CEC">
        <w:t>Yue, F., Cheng, Y., Breschi, A., Vierstra, J., Wu, W., Ryba, T., Sandstrom, R., Ma, Z., Davis, C., Pope, B.D.</w:t>
      </w:r>
      <w:r w:rsidRPr="00FF2CEC">
        <w:rPr>
          <w:i/>
        </w:rPr>
        <w:t>, et al.</w:t>
      </w:r>
      <w:r w:rsidRPr="00FF2CEC">
        <w:t xml:space="preserve"> (2014). A comparative encyclopedia of DNA elements in the mouse genome. Nature</w:t>
      </w:r>
      <w:r w:rsidRPr="00FF2CEC">
        <w:rPr>
          <w:i/>
        </w:rPr>
        <w:t xml:space="preserve"> 515</w:t>
      </w:r>
      <w:r w:rsidRPr="00FF2CEC">
        <w:t>, 355-364.</w:t>
      </w:r>
    </w:p>
    <w:p w14:paraId="157DD31F" w14:textId="77777777" w:rsidR="00FF2CEC" w:rsidRPr="00FF2CEC" w:rsidRDefault="00FF2CEC" w:rsidP="00FF2CEC">
      <w:pPr>
        <w:pStyle w:val="EndNoteBibliography"/>
      </w:pPr>
      <w:r w:rsidRPr="00FF2CEC">
        <w:t>Zhang, Y., Liu, T., Meyer, C.A., Eeckhoute, J., Johnson, D.S., Bernstein, B.E., Nusbaum, C., Myers, R.M., Brown, M., Li, W.</w:t>
      </w:r>
      <w:r w:rsidRPr="00FF2CEC">
        <w:rPr>
          <w:i/>
        </w:rPr>
        <w:t>, et al.</w:t>
      </w:r>
      <w:r w:rsidRPr="00FF2CEC">
        <w:t xml:space="preserve"> (2008). Model-based analysis of ChIP-Seq (MACS). Genome Biol</w:t>
      </w:r>
      <w:r w:rsidRPr="00FF2CEC">
        <w:rPr>
          <w:i/>
        </w:rPr>
        <w:t xml:space="preserve"> 9</w:t>
      </w:r>
      <w:r w:rsidRPr="00FF2CEC">
        <w:t>, R137.</w:t>
      </w:r>
    </w:p>
    <w:p w14:paraId="3D435704" w14:textId="2FA2D979" w:rsidR="00457E11" w:rsidRDefault="00AA5629" w:rsidP="00457E11">
      <w:r>
        <w:fldChar w:fldCharType="end"/>
      </w:r>
    </w:p>
    <w:sectPr w:rsidR="00457E11" w:rsidSect="00C918EA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7AA8E2" w14:textId="77777777" w:rsidR="004B248E" w:rsidRDefault="004B248E" w:rsidP="00A8762E">
      <w:r>
        <w:separator/>
      </w:r>
    </w:p>
  </w:endnote>
  <w:endnote w:type="continuationSeparator" w:id="0">
    <w:p w14:paraId="5C95B5A8" w14:textId="77777777" w:rsidR="004B248E" w:rsidRDefault="004B248E" w:rsidP="00A876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C00E63" w14:textId="77777777" w:rsidR="004B248E" w:rsidRDefault="004B248E" w:rsidP="00A8762E">
      <w:r>
        <w:separator/>
      </w:r>
    </w:p>
  </w:footnote>
  <w:footnote w:type="continuationSeparator" w:id="0">
    <w:p w14:paraId="594252FB" w14:textId="77777777" w:rsidR="004B248E" w:rsidRDefault="004B248E" w:rsidP="00A8762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0savte4ztpr5eswswprt07xefsxvvxr509&quot;&gt;My EndNote Library&lt;record-ids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457E11"/>
    <w:rsid w:val="00132C34"/>
    <w:rsid w:val="00214C6A"/>
    <w:rsid w:val="0022607A"/>
    <w:rsid w:val="004559A2"/>
    <w:rsid w:val="00457E11"/>
    <w:rsid w:val="004B248E"/>
    <w:rsid w:val="005A2BCF"/>
    <w:rsid w:val="005B7A72"/>
    <w:rsid w:val="006724A4"/>
    <w:rsid w:val="006E7BF3"/>
    <w:rsid w:val="00865ACE"/>
    <w:rsid w:val="00A73771"/>
    <w:rsid w:val="00A8762E"/>
    <w:rsid w:val="00AA5629"/>
    <w:rsid w:val="00AD4F19"/>
    <w:rsid w:val="00B36152"/>
    <w:rsid w:val="00C918EA"/>
    <w:rsid w:val="00D124B8"/>
    <w:rsid w:val="00D21E37"/>
    <w:rsid w:val="00D3520C"/>
    <w:rsid w:val="00D5737A"/>
    <w:rsid w:val="00E31FB9"/>
    <w:rsid w:val="00EC00B9"/>
    <w:rsid w:val="00F85CC0"/>
    <w:rsid w:val="00FF2C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5A2F4F"/>
  <w14:defaultImageDpi w14:val="32767"/>
  <w15:chartTrackingRefBased/>
  <w15:docId w15:val="{E62B7AD0-97E6-9442-A20D-8EF71DD76D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57E1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7E1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57E11"/>
  </w:style>
  <w:style w:type="paragraph" w:styleId="BalloonText">
    <w:name w:val="Balloon Text"/>
    <w:basedOn w:val="Normal"/>
    <w:link w:val="BalloonTextChar"/>
    <w:uiPriority w:val="99"/>
    <w:semiHidden/>
    <w:unhideWhenUsed/>
    <w:rsid w:val="00457E1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7E11"/>
    <w:rPr>
      <w:rFonts w:ascii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457E11"/>
    <w:pPr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57E11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A5629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5629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8762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762E"/>
  </w:style>
  <w:style w:type="paragraph" w:styleId="Footer">
    <w:name w:val="footer"/>
    <w:basedOn w:val="Normal"/>
    <w:link w:val="FooterChar"/>
    <w:uiPriority w:val="99"/>
    <w:unhideWhenUsed/>
    <w:rsid w:val="00A8762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762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2BC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2BC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4528</Words>
  <Characters>25813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como Volpe</dc:creator>
  <cp:keywords/>
  <dc:description/>
  <cp:lastModifiedBy>Microsoft Office User</cp:lastModifiedBy>
  <cp:revision>4</cp:revision>
  <dcterms:created xsi:type="dcterms:W3CDTF">2018-12-12T08:36:00Z</dcterms:created>
  <dcterms:modified xsi:type="dcterms:W3CDTF">2019-03-07T08:19:00Z</dcterms:modified>
</cp:coreProperties>
</file>